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789A61EC" w:rsidR="008201C2" w:rsidRDefault="00DD7931" w:rsidP="00FD15B6">
      <w:pPr>
        <w:jc w:val="center"/>
        <w:rPr>
          <w:sz w:val="32"/>
          <w:szCs w:val="28"/>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AF4428">
        <w:rPr>
          <w:sz w:val="32"/>
          <w:szCs w:val="28"/>
        </w:rPr>
        <w:t>P</w:t>
      </w:r>
      <w:r w:rsidR="00AF4428" w:rsidRPr="00AF4428">
        <w:rPr>
          <w:sz w:val="32"/>
          <w:szCs w:val="28"/>
        </w:rPr>
        <w:t xml:space="preserve">ublic </w:t>
      </w:r>
      <w:r w:rsidR="00AF4428">
        <w:rPr>
          <w:sz w:val="32"/>
          <w:szCs w:val="28"/>
        </w:rPr>
        <w:t>T</w:t>
      </w:r>
      <w:r w:rsidR="00AF4428" w:rsidRPr="00AF4428">
        <w:rPr>
          <w:sz w:val="32"/>
          <w:szCs w:val="28"/>
        </w:rPr>
        <w:t xml:space="preserve">ransit </w:t>
      </w:r>
      <w:r w:rsidR="00AF4428">
        <w:rPr>
          <w:sz w:val="32"/>
          <w:szCs w:val="28"/>
        </w:rPr>
        <w:t>A</w:t>
      </w:r>
      <w:r w:rsidR="00AF4428" w:rsidRPr="00AF4428">
        <w:rPr>
          <w:sz w:val="32"/>
          <w:szCs w:val="28"/>
        </w:rPr>
        <w:t xml:space="preserve">ccessibility and </w:t>
      </w:r>
      <w:r w:rsidR="00AF4428">
        <w:rPr>
          <w:sz w:val="32"/>
          <w:szCs w:val="28"/>
        </w:rPr>
        <w:t>R</w:t>
      </w:r>
      <w:r w:rsidR="00AF4428" w:rsidRPr="00AF4428">
        <w:rPr>
          <w:sz w:val="32"/>
          <w:szCs w:val="28"/>
        </w:rPr>
        <w:t>eliability</w:t>
      </w:r>
    </w:p>
    <w:p w14:paraId="2C207364" w14:textId="69AC3AAE" w:rsidR="00FD15B6" w:rsidRDefault="00FD15B6" w:rsidP="00FD15B6">
      <w:pPr>
        <w:spacing w:line="240" w:lineRule="auto"/>
        <w:jc w:val="center"/>
        <w:rPr>
          <w:rFonts w:cs="Times New Roman"/>
        </w:rPr>
      </w:pPr>
      <w:r>
        <w:rPr>
          <w:rFonts w:cs="Times New Roman"/>
        </w:rPr>
        <w:t xml:space="preserve">Luyu Liu </w:t>
      </w:r>
      <w:r w:rsidRPr="00BD6C8F">
        <w:rPr>
          <w:rFonts w:cs="Times New Roman"/>
          <w:vertAlign w:val="superscript"/>
        </w:rPr>
        <w:t>1</w:t>
      </w:r>
      <w:r w:rsidR="00D57A4E">
        <w:rPr>
          <w:rFonts w:cs="Times New Roman"/>
          <w:vertAlign w:val="superscript"/>
        </w:rPr>
        <w:t>,</w:t>
      </w:r>
      <w:r w:rsidR="006E6079">
        <w:rPr>
          <w:rFonts w:cs="Times New Roman"/>
          <w:vertAlign w:val="superscript"/>
        </w:rPr>
        <w:t xml:space="preserve"> 2</w:t>
      </w:r>
      <w:r w:rsidR="00214EF6">
        <w:rPr>
          <w:rFonts w:cs="Times New Roman"/>
          <w:vertAlign w:val="superscript"/>
        </w:rPr>
        <w:t>, *</w:t>
      </w:r>
      <w:r>
        <w:rPr>
          <w:rFonts w:cs="Times New Roman"/>
        </w:rPr>
        <w:t xml:space="preserve">, Adam Porr </w:t>
      </w:r>
      <w:r w:rsidR="006E6079">
        <w:rPr>
          <w:rFonts w:cs="Times New Roman"/>
          <w:vertAlign w:val="superscript"/>
        </w:rPr>
        <w:t>3</w:t>
      </w:r>
      <w:r>
        <w:rPr>
          <w:rFonts w:cs="Times New Roman"/>
        </w:rPr>
        <w:t xml:space="preserve">, Harvey J. Miller </w:t>
      </w:r>
      <w:r w:rsidRPr="00BD6C8F">
        <w:rPr>
          <w:rFonts w:cs="Times New Roman"/>
          <w:vertAlign w:val="superscript"/>
        </w:rPr>
        <w:t>1</w:t>
      </w:r>
      <w:r w:rsidR="006E6079">
        <w:rPr>
          <w:rFonts w:cs="Times New Roman"/>
          <w:vertAlign w:val="superscript"/>
        </w:rPr>
        <w:t>, 2</w:t>
      </w:r>
      <w:r w:rsidRPr="00BD6C8F">
        <w:rPr>
          <w:rStyle w:val="FootnoteReference"/>
          <w:rFonts w:cs="Times New Roman"/>
          <w:color w:val="FFFFFF" w:themeColor="background1"/>
        </w:rPr>
        <w:footnoteReference w:id="1"/>
      </w:r>
    </w:p>
    <w:p w14:paraId="73F78F27" w14:textId="27635F92" w:rsidR="00FD15B6" w:rsidRDefault="00FD15B6" w:rsidP="00FD15B6">
      <w:pPr>
        <w:spacing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The Ohio State University, Columbus, OH</w:t>
      </w:r>
      <w:r w:rsidR="00E71908">
        <w:rPr>
          <w:rFonts w:cs="Times New Roman"/>
          <w:szCs w:val="20"/>
        </w:rPr>
        <w:t>, USA</w:t>
      </w:r>
    </w:p>
    <w:p w14:paraId="38030F2F" w14:textId="4E632786" w:rsidR="00F57005" w:rsidRPr="00BD6C8F" w:rsidRDefault="00F57005" w:rsidP="00FD15B6">
      <w:pPr>
        <w:spacing w:line="240" w:lineRule="auto"/>
        <w:jc w:val="center"/>
        <w:rPr>
          <w:rFonts w:cs="Times New Roman"/>
          <w:szCs w:val="20"/>
        </w:rPr>
      </w:pPr>
      <w:r w:rsidRPr="00F57005">
        <w:rPr>
          <w:rFonts w:cs="Times New Roman"/>
          <w:szCs w:val="20"/>
          <w:vertAlign w:val="superscript"/>
        </w:rPr>
        <w:t>2</w:t>
      </w:r>
      <w:r>
        <w:rPr>
          <w:rFonts w:cs="Times New Roman"/>
          <w:szCs w:val="20"/>
        </w:rPr>
        <w:t xml:space="preserve"> </w:t>
      </w:r>
      <w:r w:rsidRPr="00BD6C8F">
        <w:rPr>
          <w:rFonts w:cs="Times New Roman"/>
          <w:szCs w:val="20"/>
        </w:rPr>
        <w:t>Center for Urban and Regional Analysis, The Ohio State University, Columbus, OH</w:t>
      </w:r>
      <w:r w:rsidR="00E71908">
        <w:rPr>
          <w:rFonts w:cs="Times New Roman"/>
          <w:szCs w:val="20"/>
        </w:rPr>
        <w:t>, USA</w:t>
      </w:r>
    </w:p>
    <w:p w14:paraId="2BEA0C77" w14:textId="104D319C" w:rsidR="00FD15B6" w:rsidRDefault="00F57005" w:rsidP="00FD15B6">
      <w:pPr>
        <w:spacing w:line="240" w:lineRule="auto"/>
        <w:jc w:val="center"/>
        <w:rPr>
          <w:rFonts w:cs="Times New Roman"/>
          <w:szCs w:val="20"/>
        </w:rPr>
      </w:pPr>
      <w:r>
        <w:rPr>
          <w:rFonts w:cs="Times New Roman"/>
          <w:szCs w:val="20"/>
          <w:vertAlign w:val="superscript"/>
        </w:rPr>
        <w:t>3</w:t>
      </w:r>
      <w:r w:rsidR="00FD15B6">
        <w:rPr>
          <w:rFonts w:cs="Times New Roman"/>
          <w:szCs w:val="20"/>
        </w:rPr>
        <w:t xml:space="preserve"> </w:t>
      </w:r>
      <w:r w:rsidR="00FD15B6" w:rsidRPr="007D308E">
        <w:rPr>
          <w:rFonts w:cs="Times New Roman"/>
          <w:szCs w:val="20"/>
        </w:rPr>
        <w:t>Mid-Ohio Regional Planning Commission</w:t>
      </w:r>
      <w:r w:rsidR="00FD15B6">
        <w:rPr>
          <w:rFonts w:cs="Times New Roman"/>
          <w:szCs w:val="20"/>
        </w:rPr>
        <w:t>, Columbus, OH</w:t>
      </w:r>
      <w:r w:rsidR="00E71908">
        <w:rPr>
          <w:rFonts w:cs="Times New Roman"/>
          <w:szCs w:val="20"/>
        </w:rPr>
        <w:t>, USA</w:t>
      </w:r>
    </w:p>
    <w:p w14:paraId="2945C24F" w14:textId="77777777" w:rsidR="00E73C34" w:rsidRDefault="00E73C34" w:rsidP="00DE1C65">
      <w:pPr>
        <w:spacing w:before="100" w:beforeAutospacing="1" w:after="100" w:afterAutospacing="1" w:line="240" w:lineRule="auto"/>
        <w:jc w:val="both"/>
        <w:rPr>
          <w:rFonts w:cs="Times New Roman"/>
          <w:szCs w:val="20"/>
        </w:rPr>
      </w:pPr>
    </w:p>
    <w:p w14:paraId="75BE8B06" w14:textId="375CF598" w:rsidR="004E786C" w:rsidRDefault="004E786C" w:rsidP="00DE1C65">
      <w:pPr>
        <w:spacing w:before="120" w:after="120" w:line="240" w:lineRule="auto"/>
        <w:jc w:val="both"/>
        <w:rPr>
          <w:rFonts w:cs="Times New Roman"/>
          <w:szCs w:val="20"/>
        </w:rPr>
      </w:pPr>
      <w:r>
        <w:rPr>
          <w:rFonts w:cs="Times New Roman"/>
          <w:szCs w:val="20"/>
        </w:rPr>
        <w:t xml:space="preserve">Public transit systems are facing </w:t>
      </w:r>
      <w:r w:rsidR="0048662F">
        <w:rPr>
          <w:rFonts w:cs="Times New Roman"/>
          <w:szCs w:val="20"/>
        </w:rPr>
        <w:t xml:space="preserve">higher risk of </w:t>
      </w:r>
      <w:r w:rsidR="001473D0">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Pr>
          <w:rFonts w:cs="Times New Roman"/>
          <w:szCs w:val="20"/>
        </w:rPr>
        <w:t xml:space="preserve">assessment </w:t>
      </w:r>
      <w:r w:rsidR="00B1182B">
        <w:rPr>
          <w:rFonts w:cs="Times New Roman"/>
          <w:szCs w:val="20"/>
        </w:rPr>
        <w:t xml:space="preserve">of </w:t>
      </w:r>
      <w:r w:rsidR="00825564">
        <w:rPr>
          <w:rFonts w:cs="Times New Roman"/>
          <w:szCs w:val="20"/>
        </w:rPr>
        <w:t xml:space="preserve">public transit systems. In this paper, we </w:t>
      </w:r>
      <w:r w:rsidR="00655F39">
        <w:rPr>
          <w:rFonts w:cs="Times New Roman"/>
          <w:szCs w:val="20"/>
        </w:rPr>
        <w:t xml:space="preserve">calculate </w:t>
      </w:r>
      <w:r w:rsidR="00DF1900">
        <w:rPr>
          <w:rFonts w:cs="Times New Roman"/>
          <w:szCs w:val="20"/>
        </w:rPr>
        <w:t xml:space="preserve">two space-time prism-based measures </w:t>
      </w:r>
      <w:r w:rsidR="00320ED9">
        <w:rPr>
          <w:rFonts w:cs="Times New Roman"/>
          <w:szCs w:val="20"/>
        </w:rPr>
        <w:t>with</w:t>
      </w:r>
      <w:r w:rsidR="00DF1900">
        <w:rPr>
          <w:rFonts w:cs="Times New Roman"/>
          <w:szCs w:val="20"/>
        </w:rPr>
        <w:t xml:space="preserve"> </w:t>
      </w:r>
      <w:r w:rsidR="00655F39">
        <w:rPr>
          <w:rFonts w:cs="Times New Roman"/>
          <w:szCs w:val="20"/>
        </w:rPr>
        <w:t>General Transit Feed Specification real-time (GTFS-RT) data</w:t>
      </w:r>
      <w:r w:rsidR="00DF1900">
        <w:rPr>
          <w:rFonts w:cs="Times New Roman"/>
          <w:szCs w:val="20"/>
        </w:rPr>
        <w:t xml:space="preserve">: </w:t>
      </w:r>
      <w:r w:rsidR="00825564">
        <w:rPr>
          <w:rFonts w:cs="Times New Roman"/>
          <w:szCs w:val="20"/>
        </w:rPr>
        <w:t>realizable real-time accessibility</w:t>
      </w:r>
      <w:r w:rsidR="00B1182B">
        <w:rPr>
          <w:rFonts w:cs="Times New Roman"/>
          <w:szCs w:val="20"/>
        </w:rPr>
        <w:t xml:space="preserve">, </w:t>
      </w:r>
      <w:r w:rsidR="00655F39">
        <w:rPr>
          <w:rFonts w:cs="Times New Roman"/>
          <w:szCs w:val="20"/>
        </w:rPr>
        <w:t xml:space="preserve">a </w:t>
      </w:r>
      <w:r w:rsidR="00B1182B">
        <w:rPr>
          <w:rFonts w:cs="Times New Roman"/>
          <w:szCs w:val="20"/>
        </w:rPr>
        <w:t>conservative</w:t>
      </w:r>
      <w:r w:rsidR="00320ED9">
        <w:rPr>
          <w:rFonts w:cs="Times New Roman"/>
          <w:szCs w:val="20"/>
        </w:rPr>
        <w:t xml:space="preserve"> real-time</w:t>
      </w:r>
      <w:r w:rsidR="00B1182B">
        <w:rPr>
          <w:rFonts w:cs="Times New Roman"/>
          <w:szCs w:val="20"/>
        </w:rPr>
        <w:t xml:space="preserve"> accessibility </w:t>
      </w:r>
      <w:r w:rsidR="00320ED9">
        <w:rPr>
          <w:rFonts w:cs="Times New Roman"/>
          <w:szCs w:val="20"/>
        </w:rPr>
        <w:t xml:space="preserve">measure </w:t>
      </w:r>
      <w:r w:rsidR="00B1182B">
        <w:rPr>
          <w:rFonts w:cs="Times New Roman"/>
          <w:szCs w:val="20"/>
        </w:rPr>
        <w:t>that can be achieved by users subject to delays</w:t>
      </w:r>
      <w:r w:rsidR="00D708CA">
        <w:rPr>
          <w:rFonts w:cs="Times New Roman"/>
          <w:szCs w:val="20"/>
        </w:rPr>
        <w:t>, and scheduled accessibility, accessibility based on schedule</w:t>
      </w:r>
      <w:r w:rsidR="00B1182B">
        <w:rPr>
          <w:rFonts w:cs="Times New Roman"/>
          <w:szCs w:val="20"/>
        </w:rPr>
        <w:t>. We also</w:t>
      </w:r>
      <w:r w:rsidR="003F6D02">
        <w:rPr>
          <w:rFonts w:cs="Times New Roman"/>
          <w:szCs w:val="20"/>
        </w:rPr>
        <w:t xml:space="preserve"> define</w:t>
      </w:r>
      <w:r w:rsidR="00B1182B">
        <w:rPr>
          <w:rFonts w:cs="Times New Roman"/>
          <w:szCs w:val="20"/>
        </w:rPr>
        <w:t xml:space="preserve"> accessibility unreliability, the devia</w:t>
      </w:r>
      <w:r w:rsidR="003F6D02">
        <w:rPr>
          <w:rFonts w:cs="Times New Roman"/>
          <w:szCs w:val="20"/>
        </w:rPr>
        <w:t xml:space="preserve">tion between </w:t>
      </w:r>
      <w:r w:rsidR="00D708CA">
        <w:rPr>
          <w:rFonts w:cs="Times New Roman"/>
          <w:szCs w:val="20"/>
        </w:rPr>
        <w:t>realizable accessibility and scheduled accessibility</w:t>
      </w:r>
      <w:r w:rsidR="00782974">
        <w:rPr>
          <w:rFonts w:cs="Times New Roman"/>
          <w:szCs w:val="20"/>
        </w:rPr>
        <w:t>, to measure the reliability of delivered accessibility</w:t>
      </w:r>
      <w:r w:rsidR="00D708CA">
        <w:rPr>
          <w:rFonts w:cs="Times New Roman"/>
          <w:szCs w:val="20"/>
        </w:rPr>
        <w:t>.</w:t>
      </w:r>
      <w:r w:rsidR="009139B6">
        <w:rPr>
          <w:rFonts w:cs="Times New Roman"/>
          <w:szCs w:val="20"/>
        </w:rPr>
        <w:t xml:space="preserve"> We use the two measures to conduct two case studies </w:t>
      </w:r>
      <w:r w:rsidR="00A25B2D">
        <w:rPr>
          <w:rFonts w:cs="Times New Roman"/>
          <w:szCs w:val="20"/>
        </w:rPr>
        <w:t>of short- and long-term disruptions, namely Ohio State football games and the COVID-19 pandemic</w:t>
      </w:r>
      <w:r w:rsidR="00DB7F07">
        <w:rPr>
          <w:rFonts w:cs="Times New Roman"/>
          <w:szCs w:val="20"/>
        </w:rPr>
        <w:t>, on the Central Ohio Transit Authority (COTA) bus system in Columbus, Ohio</w:t>
      </w:r>
      <w:r w:rsidR="00A25B2D">
        <w:rPr>
          <w:rFonts w:cs="Times New Roman"/>
          <w:szCs w:val="20"/>
        </w:rPr>
        <w:t xml:space="preserve">. We find </w:t>
      </w:r>
      <w:r w:rsidR="007D41E0">
        <w:rPr>
          <w:rFonts w:cs="Times New Roman"/>
          <w:szCs w:val="20"/>
        </w:rPr>
        <w:t xml:space="preserve">there are </w:t>
      </w:r>
      <w:r w:rsidR="00A25B2D">
        <w:rPr>
          <w:rFonts w:cs="Times New Roman"/>
          <w:szCs w:val="20"/>
        </w:rPr>
        <w:t xml:space="preserve">two peaks </w:t>
      </w:r>
      <w:r w:rsidR="007D41E0">
        <w:rPr>
          <w:rFonts w:cs="Times New Roman"/>
          <w:szCs w:val="20"/>
        </w:rPr>
        <w:t xml:space="preserve">of high unreliability </w:t>
      </w:r>
      <w:r w:rsidR="00A25B2D">
        <w:rPr>
          <w:rFonts w:cs="Times New Roman"/>
          <w:szCs w:val="20"/>
        </w:rPr>
        <w:t xml:space="preserve">before and after </w:t>
      </w:r>
      <w:r w:rsidR="007D41E0">
        <w:rPr>
          <w:rFonts w:cs="Times New Roman"/>
          <w:szCs w:val="20"/>
        </w:rPr>
        <w:t>each football games</w:t>
      </w:r>
      <w:r w:rsidR="00A25B2D">
        <w:rPr>
          <w:rFonts w:cs="Times New Roman"/>
          <w:szCs w:val="20"/>
        </w:rPr>
        <w:t xml:space="preserve">, with </w:t>
      </w:r>
      <w:r w:rsidR="007D41E0">
        <w:rPr>
          <w:rFonts w:cs="Times New Roman"/>
          <w:szCs w:val="20"/>
        </w:rPr>
        <w:t>the stadium as the geographic center of the disruption. The after-game peaks are shorter and more intense than the before-game</w:t>
      </w:r>
      <w:r w:rsidR="00935C0C">
        <w:rPr>
          <w:rFonts w:cs="Times New Roman"/>
          <w:szCs w:val="20"/>
        </w:rPr>
        <w:t>.</w:t>
      </w:r>
      <w:r w:rsidR="007D41E0">
        <w:rPr>
          <w:rFonts w:cs="Times New Roman"/>
          <w:szCs w:val="20"/>
        </w:rPr>
        <w:t xml:space="preserve"> </w:t>
      </w:r>
      <w:r w:rsidR="00CB398B">
        <w:rPr>
          <w:rFonts w:cs="Times New Roman"/>
          <w:szCs w:val="20"/>
        </w:rPr>
        <w:t xml:space="preserve">We also find </w:t>
      </w:r>
      <w:r w:rsidR="00D07D5E">
        <w:rPr>
          <w:rFonts w:cs="Times New Roman"/>
          <w:szCs w:val="20"/>
        </w:rPr>
        <w:t xml:space="preserve">COVID-19 had </w:t>
      </w:r>
      <w:r w:rsidR="00CB398B">
        <w:rPr>
          <w:rFonts w:cs="Times New Roman"/>
          <w:szCs w:val="20"/>
        </w:rPr>
        <w:t>persistent negative impacts on accessibility and reliability:</w:t>
      </w:r>
      <w:r w:rsidR="00D07D5E">
        <w:rPr>
          <w:rFonts w:cs="Times New Roman"/>
          <w:szCs w:val="20"/>
        </w:rPr>
        <w:t xml:space="preserve"> </w:t>
      </w:r>
      <w:r w:rsidR="007C03F5">
        <w:rPr>
          <w:rFonts w:cs="Times New Roman"/>
          <w:szCs w:val="20"/>
        </w:rPr>
        <w:t>R</w:t>
      </w:r>
      <w:r w:rsidR="00EC42AE">
        <w:t xml:space="preserve">ealizable accessibility </w:t>
      </w:r>
      <w:r w:rsidR="00935C0C">
        <w:t>universal</w:t>
      </w:r>
      <w:r w:rsidR="00EC42AE">
        <w:t>ly</w:t>
      </w:r>
      <w:r w:rsidR="00935C0C">
        <w:t xml:space="preserve"> decline</w:t>
      </w:r>
      <w:r w:rsidR="00EC42AE">
        <w:t>d</w:t>
      </w:r>
      <w:r w:rsidR="00D07D5E">
        <w:t xml:space="preserve"> during the pandemic</w:t>
      </w:r>
      <w:r w:rsidR="00935C0C">
        <w:t xml:space="preserve">, but only part of cities </w:t>
      </w:r>
      <w:r w:rsidR="00EC42AE">
        <w:t>experienced unreliability increase</w:t>
      </w:r>
      <w:r w:rsidR="007C03F5">
        <w:t>, primarily in urban perimeters and suburbs</w:t>
      </w:r>
      <w:r w:rsidR="00935C0C">
        <w:t xml:space="preserve">. </w:t>
      </w:r>
      <w:r w:rsidR="00EC42AE">
        <w:t>I</w:t>
      </w:r>
      <w:r w:rsidR="00935C0C">
        <w:t xml:space="preserve">mproved traffic conditions </w:t>
      </w:r>
      <w:r w:rsidR="007C03F5">
        <w:t>during the</w:t>
      </w:r>
      <w:r w:rsidR="00935C0C">
        <w:t xml:space="preserve"> </w:t>
      </w:r>
      <w:r w:rsidR="007C03F5">
        <w:t xml:space="preserve">pandemic </w:t>
      </w:r>
      <w:r w:rsidR="00935C0C">
        <w:t>may help to reduce unreliability,</w:t>
      </w:r>
      <w:r w:rsidR="006E3FBC">
        <w:t xml:space="preserve"> but</w:t>
      </w:r>
      <w:r w:rsidR="00935C0C">
        <w:t xml:space="preserve"> the </w:t>
      </w:r>
      <w:r w:rsidR="00EC42AE">
        <w:t xml:space="preserve">later </w:t>
      </w:r>
      <w:r w:rsidR="00935C0C">
        <w:t>service cuts</w:t>
      </w:r>
      <w:r w:rsidR="00EC42AE">
        <w:t xml:space="preserve"> </w:t>
      </w:r>
      <w:r w:rsidR="006E3FBC">
        <w:t>increased unreliability</w:t>
      </w:r>
      <w:r w:rsidR="00935C0C">
        <w:t xml:space="preserve">. </w:t>
      </w:r>
      <w:r w:rsidR="00E27F08">
        <w:t xml:space="preserve">The two case studies prove the effectiveness of the method to detect system disturbances and </w:t>
      </w:r>
      <w:r w:rsidR="0061526B">
        <w:t>provide important guidance for public transit system operation and planning.</w:t>
      </w:r>
    </w:p>
    <w:p w14:paraId="542A0AE7" w14:textId="5ADDBE6D" w:rsidR="004E786C" w:rsidRDefault="004E786C" w:rsidP="00DE1C65">
      <w:pPr>
        <w:spacing w:before="120" w:after="120" w:line="240" w:lineRule="auto"/>
        <w:jc w:val="both"/>
        <w:rPr>
          <w:rFonts w:cs="Times New Roman"/>
          <w:szCs w:val="20"/>
        </w:rPr>
      </w:pPr>
    </w:p>
    <w:p w14:paraId="07DF4B52" w14:textId="211E7EF0" w:rsidR="009041AF" w:rsidRDefault="009041AF" w:rsidP="00DE1C65">
      <w:pPr>
        <w:spacing w:before="120" w:after="120" w:line="240" w:lineRule="auto"/>
        <w:jc w:val="both"/>
        <w:rPr>
          <w:rFonts w:cs="Times New Roman"/>
          <w:szCs w:val="20"/>
        </w:rPr>
      </w:pPr>
      <w:r>
        <w:rPr>
          <w:rFonts w:cs="Times New Roman"/>
          <w:szCs w:val="20"/>
        </w:rPr>
        <w:t xml:space="preserve">Keywords: Realizable </w:t>
      </w:r>
      <w:r w:rsidR="009C0154">
        <w:rPr>
          <w:rFonts w:cs="Times New Roman"/>
          <w:szCs w:val="20"/>
        </w:rPr>
        <w:t>a</w:t>
      </w:r>
      <w:r>
        <w:rPr>
          <w:rFonts w:cs="Times New Roman"/>
          <w:szCs w:val="20"/>
        </w:rPr>
        <w:t xml:space="preserve">ccessibility; Accessibility </w:t>
      </w:r>
      <w:r w:rsidR="009C0154">
        <w:rPr>
          <w:rFonts w:cs="Times New Roman"/>
          <w:szCs w:val="20"/>
        </w:rPr>
        <w:t>r</w:t>
      </w:r>
      <w:r>
        <w:rPr>
          <w:rFonts w:cs="Times New Roman"/>
          <w:szCs w:val="20"/>
        </w:rPr>
        <w:t xml:space="preserve">eliability; </w:t>
      </w:r>
      <w:r w:rsidR="007E23DD">
        <w:rPr>
          <w:rFonts w:cs="Times New Roman"/>
          <w:szCs w:val="20"/>
        </w:rPr>
        <w:t>Public</w:t>
      </w:r>
      <w:r w:rsidR="00162203">
        <w:rPr>
          <w:rFonts w:cs="Times New Roman"/>
          <w:szCs w:val="20"/>
        </w:rPr>
        <w:t xml:space="preserve"> transit system</w:t>
      </w:r>
      <w:r>
        <w:rPr>
          <w:rFonts w:cs="Times New Roman"/>
          <w:szCs w:val="20"/>
        </w:rPr>
        <w:t xml:space="preserve">; </w:t>
      </w:r>
      <w:r w:rsidR="0029747A">
        <w:rPr>
          <w:rFonts w:cs="Times New Roman"/>
          <w:szCs w:val="20"/>
        </w:rPr>
        <w:t>R</w:t>
      </w:r>
      <w:r>
        <w:rPr>
          <w:rFonts w:cs="Times New Roman"/>
          <w:szCs w:val="20"/>
        </w:rPr>
        <w:t xml:space="preserve">esilience; Football </w:t>
      </w:r>
      <w:r w:rsidR="009C0154">
        <w:rPr>
          <w:rFonts w:cs="Times New Roman"/>
          <w:szCs w:val="20"/>
        </w:rPr>
        <w:t>g</w:t>
      </w:r>
      <w:r>
        <w:rPr>
          <w:rFonts w:cs="Times New Roman"/>
          <w:szCs w:val="20"/>
        </w:rPr>
        <w:t xml:space="preserve">ame; the COVID-19 </w:t>
      </w:r>
      <w:r w:rsidR="009C0154">
        <w:rPr>
          <w:rFonts w:cs="Times New Roman"/>
          <w:szCs w:val="20"/>
        </w:rPr>
        <w:t>p</w:t>
      </w:r>
      <w:r>
        <w:rPr>
          <w:rFonts w:cs="Times New Roman"/>
          <w:szCs w:val="20"/>
        </w:rPr>
        <w:t xml:space="preserve">andemic. </w:t>
      </w:r>
    </w:p>
    <w:p w14:paraId="06C8A7E5" w14:textId="77777777" w:rsidR="009041AF" w:rsidRDefault="009041AF"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lastRenderedPageBreak/>
        <w:t>Introduction</w:t>
      </w:r>
    </w:p>
    <w:p w14:paraId="53782355" w14:textId="332C773D" w:rsidR="008A75AD" w:rsidRPr="003D045B" w:rsidRDefault="00DE1DD1" w:rsidP="00DE1C65">
      <w:pPr>
        <w:spacing w:before="120" w:after="120" w:line="240" w:lineRule="auto"/>
        <w:jc w:val="both"/>
        <w:rPr>
          <w:rFonts w:cs="Times New Roman"/>
          <w:szCs w:val="20"/>
        </w:rPr>
      </w:pPr>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after external s</w:t>
      </w:r>
      <w:r w:rsidR="001473D0">
        <w:rPr>
          <w:rFonts w:cs="Times New Roman"/>
          <w:szCs w:val="20"/>
        </w:rPr>
        <w:t>h</w:t>
      </w:r>
      <w:r w:rsidR="00315850">
        <w:rPr>
          <w:rFonts w:cs="Times New Roman"/>
          <w:szCs w:val="20"/>
        </w:rPr>
        <w:t xml:space="preserve">ocks and </w:t>
      </w:r>
      <w:r w:rsidR="00DA2691">
        <w:rPr>
          <w:rFonts w:cs="Times New Roman"/>
          <w:szCs w:val="20"/>
        </w:rPr>
        <w:t xml:space="preserve">disruptions – </w:t>
      </w:r>
      <w:r w:rsidR="00E241A1">
        <w:rPr>
          <w:rFonts w:cs="Times New Roman"/>
          <w:szCs w:val="20"/>
        </w:rPr>
        <w:t xml:space="preserve">should be </w:t>
      </w:r>
      <w:r w:rsidR="00A37FE2">
        <w:rPr>
          <w:rFonts w:cs="Times New Roman"/>
          <w:szCs w:val="20"/>
        </w:rPr>
        <w:t xml:space="preserve">a major focus for public transit research and planning. </w:t>
      </w:r>
      <w:r w:rsidR="004B045B">
        <w:rPr>
          <w:rFonts w:cs="Times New Roman"/>
          <w:szCs w:val="20"/>
        </w:rPr>
        <w:t>A</w:t>
      </w:r>
      <w:r w:rsidR="008A6B87">
        <w:rPr>
          <w:rFonts w:cs="Times New Roman"/>
          <w:szCs w:val="20"/>
        </w:rPr>
        <w:t xml:space="preserve">ccessibility is </w:t>
      </w:r>
      <w:r w:rsidR="00FF35A0">
        <w:rPr>
          <w:rFonts w:cs="Times New Roman"/>
          <w:szCs w:val="20"/>
        </w:rPr>
        <w:t>a</w:t>
      </w:r>
      <w:r w:rsidR="00CE7D3D">
        <w:rPr>
          <w:rFonts w:cs="Times New Roman"/>
          <w:szCs w:val="20"/>
        </w:rPr>
        <w:t xml:space="preserve"> </w:t>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given the limited time available to conduct essential and discretionary activities </w:t>
      </w:r>
      <w:r w:rsidR="00F16B77">
        <w:rPr>
          <w:rFonts w:cs="Times New Roman"/>
          <w:szCs w:val="20"/>
        </w:rPr>
        <w:fldChar w:fldCharType="begin"/>
      </w:r>
      <w:r w:rsidR="000970F2">
        <w:rPr>
          <w:rFonts w:cs="Times New Roman"/>
          <w:szCs w:val="20"/>
        </w:rPr>
        <w:instrText xml:space="preserve"> ADDIN ZOTERO_ITEM CSL_CITATION {"citationID":"XEH04nYV","properties":{"formattedCitation":"(Tong et al., 2015)","plainCitation":"(Tong et al., 2015)","noteIndex":0},"citationItems":[{"id":958,"uris":["http://zotero.org/users/9738374/items/HTWRQBQ8"],"itemData":{"id":958,"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0970F2" w:rsidRPr="000970F2">
        <w:rPr>
          <w:rFonts w:cs="Times New Roman"/>
        </w:rPr>
        <w:t>(Tong et al., 2015)</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CA16D5">
        <w:rPr>
          <w:rFonts w:cs="Times New Roman"/>
          <w:szCs w:val="20"/>
        </w:rPr>
        <w:t xml:space="preserve">Deviation </w:t>
      </w:r>
      <w:r w:rsidR="009754DA">
        <w:rPr>
          <w:rFonts w:cs="Times New Roman"/>
          <w:szCs w:val="20"/>
        </w:rPr>
        <w:t>between scheduled and delivered service propagate</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0970F2">
        <w:rPr>
          <w:rFonts w:cs="Times New Roman"/>
          <w:szCs w:val="20"/>
        </w:rPr>
        <w:instrText xml:space="preserve"> ADDIN ZOTERO_ITEM CSL_CITATION {"citationID":"DZtdw0Cd","properties":{"formattedCitation":"(Park et al., 2020)","plainCitation":"(Park et al., 2020)","noteIndex":0},"citationItems":[{"id":1326,"uris":["http://zotero.org/users/9738374/items/6DQ2ERLZ"],"itemData":{"id":1326,"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0970F2" w:rsidRPr="000970F2">
        <w:rPr>
          <w:rFonts w:cs="Times New Roman"/>
        </w:rPr>
        <w:t>(Park et al., 2020)</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of</w:t>
      </w:r>
      <w:r w:rsidR="00CA16D5">
        <w:rPr>
          <w:rFonts w:cs="Times New Roman"/>
          <w:szCs w:val="20"/>
        </w:rPr>
        <w:t xml:space="preserve"> the</w:t>
      </w:r>
      <w:r w:rsidR="008A75AD" w:rsidRPr="003D045B">
        <w:rPr>
          <w:rFonts w:cs="Times New Roman"/>
          <w:szCs w:val="20"/>
        </w:rPr>
        <w:t xml:space="preserve"> transit </w:t>
      </w:r>
      <w:r w:rsidR="00CA16D5">
        <w:rPr>
          <w:rFonts w:cs="Times New Roman"/>
          <w:szCs w:val="20"/>
        </w:rPr>
        <w:t xml:space="preserve">system </w:t>
      </w:r>
      <w:r w:rsidR="00200A91">
        <w:rPr>
          <w:rFonts w:cs="Times New Roman"/>
          <w:szCs w:val="20"/>
        </w:rPr>
        <w:t>and</w:t>
      </w:r>
      <w:r w:rsidR="002B71F3">
        <w:rPr>
          <w:rFonts w:cs="Times New Roman"/>
          <w:szCs w:val="20"/>
        </w:rPr>
        <w:t xml:space="preserve"> </w:t>
      </w:r>
      <w:r w:rsidR="00CA16D5">
        <w:rPr>
          <w:rFonts w:cs="Times New Roman"/>
          <w:szCs w:val="20"/>
        </w:rPr>
        <w:t xml:space="preserve">have </w:t>
      </w:r>
      <w:r w:rsidR="009754DA">
        <w:rPr>
          <w:rFonts w:cs="Times New Roman"/>
          <w:szCs w:val="20"/>
        </w:rPr>
        <w:t xml:space="preserve">negative consequences for transit-dependent riders who may miss work, medical </w:t>
      </w:r>
      <w:proofErr w:type="gramStart"/>
      <w:r w:rsidR="009754DA">
        <w:rPr>
          <w:rFonts w:cs="Times New Roman"/>
          <w:szCs w:val="20"/>
        </w:rPr>
        <w:t>appointments</w:t>
      </w:r>
      <w:proofErr w:type="gramEnd"/>
      <w:r w:rsidR="009754DA">
        <w:rPr>
          <w:rFonts w:cs="Times New Roman"/>
          <w:szCs w:val="20"/>
        </w:rPr>
        <w:t xml:space="preserve"> and other time-critical events</w:t>
      </w:r>
      <w:r w:rsidR="00597F38">
        <w:rPr>
          <w:rFonts w:cs="Times New Roman"/>
          <w:szCs w:val="20"/>
        </w:rPr>
        <w:t xml:space="preserve">. </w:t>
      </w:r>
      <w:r w:rsidR="009754DA">
        <w:rPr>
          <w:rFonts w:cs="Times New Roman"/>
          <w:szCs w:val="20"/>
        </w:rPr>
        <w:t xml:space="preserve">This makes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0970F2">
        <w:rPr>
          <w:rFonts w:cs="Times New Roman"/>
          <w:szCs w:val="20"/>
        </w:rPr>
        <w:instrText xml:space="preserve"> ADDIN ZOTERO_ITEM CSL_CITATION {"citationID":"bPE1R0oB","properties":{"unsorted":true,"formattedCitation":"(Chakrabarti &amp; Giuliano, 2015; Erhardt et al., 2022)","plainCitation":"(Chakrabarti &amp; Giuliano, 2015; Erhardt et al., 202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0970F2" w:rsidRPr="000970F2">
        <w:rPr>
          <w:rFonts w:cs="Times New Roman"/>
        </w:rPr>
        <w:t>(Chakrabarti &amp; Giuliano, 2015; Erhardt et al., 2022)</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4BA0325D"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BB102F">
        <w:rPr>
          <w:rFonts w:cs="Times New Roman"/>
          <w:szCs w:val="20"/>
        </w:rPr>
        <w:t xml:space="preserve">and </w:t>
      </w:r>
      <w:r w:rsidR="000E6484">
        <w:rPr>
          <w:rFonts w:cs="Times New Roman"/>
          <w:szCs w:val="20"/>
        </w:rPr>
        <w:t>major</w:t>
      </w:r>
      <w:r w:rsidR="0065634C">
        <w:rPr>
          <w:rFonts w:cs="Times New Roman"/>
          <w:szCs w:val="20"/>
        </w:rPr>
        <w:t xml:space="preserve"> </w:t>
      </w:r>
      <w:r w:rsidR="000E6484">
        <w:rPr>
          <w:rFonts w:cs="Times New Roman"/>
          <w:szCs w:val="20"/>
        </w:rPr>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w:t>
      </w:r>
      <w:r w:rsidR="00BB102F">
        <w:rPr>
          <w:rFonts w:cs="Times New Roman"/>
          <w:szCs w:val="20"/>
        </w:rPr>
        <w:t>,</w:t>
      </w:r>
      <w:r w:rsidR="000E6484">
        <w:rPr>
          <w:rFonts w:cs="Times New Roman"/>
          <w:szCs w:val="20"/>
        </w:rPr>
        <w:t xml:space="preserve"> games</w:t>
      </w:r>
      <w:r w:rsidR="00BB102F">
        <w:rPr>
          <w:rFonts w:cs="Times New Roman"/>
          <w:szCs w:val="20"/>
        </w:rPr>
        <w:t>,</w:t>
      </w:r>
      <w:r w:rsidR="000E6484">
        <w:rPr>
          <w:rFonts w:cs="Times New Roman"/>
          <w:szCs w:val="20"/>
        </w:rPr>
        <w:t xml:space="preserve">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and </w:t>
      </w:r>
      <w:r w:rsidR="00476C0F">
        <w:rPr>
          <w:rFonts w:cs="Times New Roman"/>
          <w:szCs w:val="20"/>
        </w:rPr>
        <w:t xml:space="preserve">infrastructure failures. </w:t>
      </w:r>
      <w:r w:rsidR="004B42C8">
        <w:rPr>
          <w:rFonts w:cs="Times New Roman"/>
          <w:szCs w:val="20"/>
        </w:rPr>
        <w:t>L</w:t>
      </w:r>
      <w:r w:rsidR="007800F6">
        <w:rPr>
          <w:rFonts w:cs="Times New Roman"/>
          <w:szCs w:val="20"/>
        </w:rPr>
        <w:t xml:space="preserve">ong-term disruptions </w:t>
      </w:r>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beyond direct and temporary impacts on </w:t>
      </w:r>
      <w:r w:rsidR="007175A3">
        <w:rPr>
          <w:rFonts w:cs="Times New Roman"/>
          <w:szCs w:val="20"/>
        </w:rPr>
        <w:t>on-time performance</w:t>
      </w:r>
      <w:r w:rsidR="009B4D7F">
        <w:t xml:space="preserve">, including </w:t>
      </w:r>
      <w:r w:rsidR="009B4D7F" w:rsidRPr="009B4D7F">
        <w:rPr>
          <w:rFonts w:cs="Times New Roman"/>
          <w:szCs w:val="20"/>
        </w:rPr>
        <w:t xml:space="preserve">budget </w:t>
      </w:r>
      <w:r w:rsidR="009B4D7F">
        <w:rPr>
          <w:rFonts w:cs="Times New Roman"/>
          <w:szCs w:val="20"/>
        </w:rPr>
        <w:t>constraints</w:t>
      </w:r>
      <w:r w:rsidR="009B4D7F" w:rsidRPr="009B4D7F">
        <w:rPr>
          <w:rFonts w:cs="Times New Roman"/>
          <w:szCs w:val="20"/>
        </w:rPr>
        <w:t xml:space="preserve"> and subsequent route and schedule changes.</w:t>
      </w:r>
      <w:r w:rsidR="009B4B90">
        <w:rPr>
          <w:rFonts w:cs="Times New Roman"/>
          <w:szCs w:val="20"/>
        </w:rPr>
        <w:t xml:space="preserve"> </w:t>
      </w:r>
    </w:p>
    <w:p w14:paraId="13E1DF0A" w14:textId="0BFFF2A5"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0970F2">
        <w:rPr>
          <w:rFonts w:cs="Times New Roman"/>
          <w:szCs w:val="20"/>
        </w:rPr>
        <w:instrText xml:space="preserve"> ADDIN ZOTERO_ITEM CSL_CITATION {"citationID":"f0PzI2Zv","properties":{"formattedCitation":"(Mudigonda et al., 2019)","plainCitation":"(Mudigonda et al., 2019)","noteIndex":0},"citationItems":[{"id":1696,"uris":["http://zotero.org/users/9738374/items/S5PZ7VJC"],"itemData":{"id":1696,"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0970F2" w:rsidRPr="000970F2">
        <w:rPr>
          <w:rFonts w:cs="Times New Roman"/>
        </w:rPr>
        <w:t>(Mudigonda et al., 2019)</w:t>
      </w:r>
      <w:r w:rsidR="00220F31">
        <w:rPr>
          <w:rFonts w:cs="Times New Roman"/>
          <w:szCs w:val="20"/>
        </w:rPr>
        <w:fldChar w:fldCharType="end"/>
      </w:r>
      <w:r w:rsidR="00220F31">
        <w:rPr>
          <w:rFonts w:cs="Times New Roman"/>
          <w:szCs w:val="20"/>
        </w:rPr>
        <w:t>, rather than accessibility and accessibility reliability. Second, studies o</w:t>
      </w:r>
      <w:r w:rsidR="003807D4">
        <w:rPr>
          <w:rFonts w:cs="Times New Roman"/>
          <w:szCs w:val="20"/>
        </w:rPr>
        <w:t>f</w:t>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 xml:space="preserve">ack of reliable high-resolution data </w:t>
      </w:r>
      <w:r w:rsidR="008421B2">
        <w:rPr>
          <w:rFonts w:cs="Times New Roman"/>
          <w:szCs w:val="20"/>
        </w:rPr>
        <w:t xml:space="preserve">sources </w:t>
      </w:r>
      <w:r w:rsidR="00220F31">
        <w:rPr>
          <w:rFonts w:cs="Times New Roman"/>
          <w:szCs w:val="20"/>
        </w:rPr>
        <w:t xml:space="preserve">made it hard to conduct empirical analysis on short-term disruptions. </w:t>
      </w:r>
      <w:r w:rsidR="008F14A2">
        <w:rPr>
          <w:rFonts w:cs="Times New Roman"/>
          <w:szCs w:val="20"/>
        </w:rPr>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xml:space="preserve">. Due to the </w:t>
      </w:r>
      <w:r w:rsidR="008421B2">
        <w:rPr>
          <w:rFonts w:cs="Times New Roman"/>
          <w:szCs w:val="20"/>
        </w:rPr>
        <w:t xml:space="preserve">recent </w:t>
      </w:r>
      <w:r w:rsidR="00220F31">
        <w:rPr>
          <w:rFonts w:cs="Times New Roman"/>
          <w:szCs w:val="20"/>
        </w:rPr>
        <w:t>availability of high-resolution real-time data, we now can address these gaps.</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space-time prism</w:t>
      </w:r>
      <w:r w:rsidR="00B31AD2">
        <w:rPr>
          <w:rFonts w:cs="Times New Roman"/>
          <w:szCs w:val="20"/>
        </w:rPr>
        <w:t>-based</w:t>
      </w:r>
      <w:r w:rsidR="00072BE2">
        <w:rPr>
          <w:rFonts w:cs="Times New Roman"/>
          <w:szCs w:val="20"/>
        </w:rPr>
        <w:t xml:space="preserve"> measure</w:t>
      </w:r>
      <w:r w:rsidR="00200A91">
        <w:rPr>
          <w:rFonts w:cs="Times New Roman"/>
          <w:szCs w:val="20"/>
        </w:rPr>
        <w:t xml:space="preserve"> </w:t>
      </w:r>
      <w:r w:rsidR="00200A91">
        <w:rPr>
          <w:rFonts w:cs="Times New Roman"/>
          <w:szCs w:val="20"/>
        </w:rPr>
        <w:fldChar w:fldCharType="begin"/>
      </w:r>
      <w:r w:rsidR="000970F2">
        <w:rPr>
          <w:rFonts w:cs="Times New Roman"/>
          <w:szCs w:val="20"/>
        </w:rPr>
        <w:instrText xml:space="preserve"> ADDIN ZOTERO_ITEM CSL_CITATION {"citationID":"hF0gZI2t","properties":{"formattedCitation":"(H. J. Miller, 1999, 2017)","plainCitation":"(H. J. Miller, 1999, 2017)","noteIndex":0},"citationItems":[{"id":"i7ODsrws/aqv6VQcN","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620,"uris":["http://zotero.org/users/9738374/items/Y7VLYI2D"],"itemData":{"id":1620,"type":"article-journal","container-title":"Geographical analysis","ISSN":"0016-7363","issue":"1","note":"publisher: Wiley Online Library","page":"187–212","title":"Measuring spa</w:instrText>
      </w:r>
      <w:r w:rsidR="000970F2">
        <w:rPr>
          <w:rFonts w:cs="Times New Roman" w:hint="eastAsia"/>
          <w:szCs w:val="20"/>
        </w:rPr>
        <w:instrText>ce</w:instrText>
      </w:r>
      <w:r w:rsidR="000970F2">
        <w:rPr>
          <w:rFonts w:cs="Times New Roman" w:hint="eastAsia"/>
          <w:szCs w:val="20"/>
        </w:rPr>
        <w:instrText>‐</w:instrText>
      </w:r>
      <w:r w:rsidR="000970F2">
        <w:rPr>
          <w:rFonts w:cs="Times New Roman" w:hint="eastAsia"/>
          <w:szCs w:val="20"/>
        </w:rPr>
        <w:instrText>time accessibility benefits within transportation networks: Basic theory and computational procedures","volume":"31","author":[{"family":"Miller","given":"Harvey J"}],"issued":{"date-parts":[["1999"]]}}}],"schema":"https://github.com/citation-style-lan</w:instrText>
      </w:r>
      <w:r w:rsidR="000970F2">
        <w:rPr>
          <w:rFonts w:cs="Times New Roman"/>
          <w:szCs w:val="20"/>
        </w:rPr>
        <w:instrText xml:space="preserve">guage/schema/raw/master/csl-citation.json"} </w:instrText>
      </w:r>
      <w:r w:rsidR="00200A91">
        <w:rPr>
          <w:rFonts w:cs="Times New Roman"/>
          <w:szCs w:val="20"/>
        </w:rPr>
        <w:fldChar w:fldCharType="separate"/>
      </w:r>
      <w:r w:rsidR="000970F2" w:rsidRPr="000970F2">
        <w:rPr>
          <w:rFonts w:cs="Times New Roman"/>
        </w:rPr>
        <w:t>(H. J. Miller, 1999, 2017)</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0970F2">
        <w:rPr>
          <w:rFonts w:cs="Times New Roman"/>
          <w:szCs w:val="20"/>
        </w:rPr>
        <w:instrText xml:space="preserve"> ADDIN ZOTERO_ITEM CSL_CITATION {"citationID":"npT7fUPb","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0970F2" w:rsidRPr="000970F2">
        <w:rPr>
          <w:rFonts w:cs="Times New Roman"/>
        </w:rPr>
        <w:t>(Liu et al., 2022)</w:t>
      </w:r>
      <w:r w:rsidR="00200A91">
        <w:rPr>
          <w:rFonts w:cs="Times New Roman"/>
          <w:szCs w:val="20"/>
        </w:rPr>
        <w:fldChar w:fldCharType="end"/>
      </w:r>
      <w:r w:rsidR="00091347">
        <w:rPr>
          <w:rFonts w:cs="Times New Roman"/>
          <w:szCs w:val="20"/>
        </w:rPr>
        <w:t xml:space="preserve">. </w:t>
      </w:r>
      <w:r w:rsidR="009444D4">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Pr>
          <w:rFonts w:cs="Times New Roman"/>
          <w:szCs w:val="20"/>
        </w:rPr>
        <w:t>users</w:t>
      </w:r>
      <w:r w:rsidR="009444D4">
        <w:rPr>
          <w:rFonts w:cs="Times New Roman"/>
          <w:szCs w:val="20"/>
        </w:rPr>
        <w:t xml:space="preserve">, realizable accessibility avoids </w:t>
      </w:r>
      <w:r w:rsidR="000970F2">
        <w:rPr>
          <w:rFonts w:cs="Times New Roman"/>
          <w:szCs w:val="20"/>
        </w:rPr>
        <w:t>both</w:t>
      </w:r>
      <w:r w:rsidR="009444D4">
        <w:rPr>
          <w:rFonts w:cs="Times New Roman"/>
          <w:szCs w:val="20"/>
        </w:rPr>
        <w:t xml:space="preserve"> limitations, thereby simulating the trip-planning process that </w:t>
      </w:r>
      <w:r w:rsidR="00D032E8">
        <w:rPr>
          <w:rFonts w:cs="Times New Roman"/>
          <w:szCs w:val="20"/>
        </w:rPr>
        <w:t>can be realized by users in real-world scenarios.</w:t>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0970F2">
        <w:rPr>
          <w:rFonts w:cs="Times New Roman"/>
          <w:szCs w:val="20"/>
        </w:rPr>
        <w:instrText xml:space="preserve"> ADDIN ZOTERO_ITEM CSL_CITATION {"citationID":"xgkEtNze","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0970F2" w:rsidRPr="000970F2">
        <w:rPr>
          <w:rFonts w:cs="Times New Roman"/>
        </w:rPr>
        <w:t>(Liu et al., 2022)</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4D2F98">
        <w:rPr>
          <w:rFonts w:cs="Times New Roman"/>
          <w:szCs w:val="20"/>
        </w:rPr>
        <w:t xml:space="preserve">of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w:t>
      </w:r>
      <w:r w:rsidR="004D2F98">
        <w:rPr>
          <w:rFonts w:cs="Times New Roman"/>
          <w:szCs w:val="20"/>
        </w:rPr>
        <w:t>whose traffic impacts result in</w:t>
      </w:r>
      <w:r w:rsidR="0077769F">
        <w:rPr>
          <w:rFonts w:cs="Times New Roman"/>
          <w:szCs w:val="20"/>
        </w:rPr>
        <w:t xml:space="preserve"> bus delays</w:t>
      </w:r>
      <w:r w:rsidR="004D2F98">
        <w:rPr>
          <w:rFonts w:cs="Times New Roman"/>
          <w:szCs w:val="20"/>
        </w:rPr>
        <w:t xml:space="preserve">; </w:t>
      </w:r>
      <w:r w:rsidR="0077769F">
        <w:rPr>
          <w:rFonts w:cs="Times New Roman"/>
          <w:szCs w:val="20"/>
        </w:rPr>
        <w:t xml:space="preserve">and the COVID-19 pandemic </w:t>
      </w:r>
      <w:r w:rsidR="003E55D4">
        <w:rPr>
          <w:rFonts w:cs="Times New Roman"/>
          <w:szCs w:val="20"/>
        </w:rPr>
        <w:t xml:space="preserve">that persistently </w:t>
      </w:r>
      <w:r w:rsidR="005B4F15">
        <w:rPr>
          <w:rFonts w:cs="Times New Roman"/>
          <w:szCs w:val="20"/>
        </w:rPr>
        <w:t xml:space="preserve">altered the system’s schedules and </w:t>
      </w:r>
      <w:r w:rsidR="005B4F15">
        <w:rPr>
          <w:rFonts w:cs="Times New Roman"/>
          <w:szCs w:val="20"/>
        </w:rPr>
        <w:lastRenderedPageBreak/>
        <w:t xml:space="preserve">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r>
        <w:rPr>
          <w:rFonts w:cs="Times New Roman"/>
          <w:szCs w:val="20"/>
        </w:rPr>
        <w:t>We review relevant literature in this section.</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t>Resilience</w:t>
      </w:r>
    </w:p>
    <w:p w14:paraId="7A4200E9" w14:textId="65B0A97A" w:rsidR="001530EE" w:rsidRDefault="00002362" w:rsidP="00DE1C65">
      <w:pPr>
        <w:spacing w:before="120" w:after="120" w:line="240" w:lineRule="auto"/>
        <w:jc w:val="both"/>
        <w:rPr>
          <w:rFonts w:cs="Times New Roman"/>
          <w:szCs w:val="20"/>
        </w:rPr>
      </w:pPr>
      <w:r>
        <w:rPr>
          <w:rFonts w:cs="Times New Roman"/>
          <w:szCs w:val="20"/>
        </w:rPr>
        <w:t xml:space="preserve">Resilience is the capacity of a system to maintain its functions during a disruption </w:t>
      </w:r>
      <w:r>
        <w:rPr>
          <w:rFonts w:cs="Times New Roman"/>
          <w:szCs w:val="20"/>
        </w:rPr>
        <w:fldChar w:fldCharType="begin"/>
      </w:r>
      <w:r w:rsidR="000970F2">
        <w:rPr>
          <w:rFonts w:cs="Times New Roman"/>
          <w:szCs w:val="20"/>
        </w:rPr>
        <w:instrText xml:space="preserve"> ADDIN ZOTERO_ITEM CSL_CITATION {"citationID":"F33z0jdh","properties":{"formattedCitation":"(Azolin et al., 2020; Holling, 1973)","plainCitation":"(Azolin et al., 2020; Holling, 1973)","noteIndex":0},"citationItems":[{"id":1654,"uris":["http://zotero.org/users/9738374/items/X2NPE76Z"],"itemData":{"id":1654,"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53,"uris":["http://zotero.org/users/9738374/items/XWU55ME9"],"itemData":{"id":1653,"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0970F2" w:rsidRPr="000970F2">
        <w:rPr>
          <w:rFonts w:cs="Times New Roman"/>
        </w:rPr>
        <w:t>(Azolin et al., 2020; Holling, 1973)</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frequency of disruptions, transport</w:t>
      </w:r>
      <w:r w:rsidR="0040357C">
        <w:rPr>
          <w:rFonts w:cs="Times New Roman"/>
          <w:szCs w:val="20"/>
        </w:rPr>
        <w:t>ation</w:t>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0970F2">
        <w:rPr>
          <w:rFonts w:cs="Times New Roman"/>
          <w:szCs w:val="20"/>
        </w:rPr>
        <w:instrText xml:space="preserve"> ADDIN ZOTERO_ITEM CSL_CITATION {"citationID":"jOlOhXFZ","properties":{"formattedCitation":"(Azolin et al., 2020; Gu et al., 2020; Wan et al., 2018)","plainCitation":"(Azolin et al., 2020; Gu et al., 2020; Wan et al., 2018)","noteIndex":0},"citationItems":[{"id":1654,"uris":["http://zotero.org/users/9738374/items/X2NPE76Z"],"itemData":{"id":1654,"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0970F2" w:rsidRPr="000970F2">
        <w:rPr>
          <w:rFonts w:cs="Times New Roman"/>
        </w:rPr>
        <w:t>(Azolin et al., 2020; Gu et al., 2020; Wan et al., 2018)</w:t>
      </w:r>
      <w:r w:rsidR="005A7406">
        <w:rPr>
          <w:rFonts w:cs="Times New Roman"/>
          <w:szCs w:val="20"/>
        </w:rPr>
        <w:fldChar w:fldCharType="end"/>
      </w:r>
      <w:r w:rsidR="00AE1191">
        <w:rPr>
          <w:rFonts w:cs="Times New Roman"/>
          <w:szCs w:val="20"/>
        </w:rPr>
        <w:t xml:space="preserve">. </w:t>
      </w:r>
    </w:p>
    <w:p w14:paraId="7E13C750" w14:textId="39CD7B10"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during a 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0970F2">
        <w:rPr>
          <w:rFonts w:cs="Times New Roman"/>
          <w:szCs w:val="20"/>
        </w:rPr>
        <w:instrText xml:space="preserve"> ADDIN ZOTERO_ITEM CSL_CITATION {"citationID":"IC8TJSiV","properties":{"formattedCitation":"(Gu et al., 2020; Wan et al., 2018)","plainCitation":"(Gu et al., 2020; Wan et al., 2018)","noteIndex":0},"citationItems":[{"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0970F2" w:rsidRPr="000970F2">
        <w:rPr>
          <w:rFonts w:cs="Times New Roman"/>
        </w:rPr>
        <w:t>(Gu et al., 2020; Wan et al., 2018)</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0970F2">
        <w:rPr>
          <w:rFonts w:cs="Times New Roman"/>
          <w:szCs w:val="20"/>
        </w:rPr>
        <w:instrText xml:space="preserve"> ADDIN ZOTERO_ITEM CSL_CITATION {"citationID":"LB6kz3bL","properties":{"formattedCitation":"(Wan et al., 2018)","plainCitation":"(Wan et al., 2018)","noteIndex":0},"citationItems":[{"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0970F2" w:rsidRPr="000970F2">
        <w:rPr>
          <w:rFonts w:cs="Times New Roman"/>
        </w:rPr>
        <w:t>(Wan et al., 2018)</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0970F2">
        <w:rPr>
          <w:rFonts w:cs="Times New Roman"/>
          <w:szCs w:val="20"/>
        </w:rPr>
        <w:instrText xml:space="preserve"> ADDIN ZOTERO_ITEM CSL_CITATION {"citationID":"XxJD6yaQ","properties":{"formattedCitation":"(Gu et al., 2020; Wan et al., 2018)","plainCitation":"(Gu et al., 2020; Wan et al., 2018)","noteIndex":0},"citationItems":[{"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0970F2" w:rsidRPr="000970F2">
        <w:rPr>
          <w:rFonts w:cs="Times New Roman"/>
        </w:rPr>
        <w:t>(Gu et al., 2020; Wan et al., 2018)</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5C6C0F98"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0970F2">
        <w:rPr>
          <w:rFonts w:cs="Times New Roman"/>
          <w:szCs w:val="20"/>
        </w:rPr>
        <w:instrText xml:space="preserve"> ADDIN ZOTERO_ITEM CSL_CITATION {"citationID":"Vsee7P3D","properties":{"formattedCitation":"(Gu et al., 2020)","plainCitation":"(Gu et al., 2020)","noteIndex":0},"citationItems":[{"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0970F2" w:rsidRPr="000970F2">
        <w:rPr>
          <w:rFonts w:cs="Times New Roman"/>
        </w:rPr>
        <w:t>(Gu et al., 2020)</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0970F2">
        <w:rPr>
          <w:rFonts w:cs="Times New Roman"/>
          <w:szCs w:val="20"/>
        </w:rPr>
        <w:instrText xml:space="preserve"> ADDIN ZOTERO_ITEM CSL_CITATION {"citationID":"R6yDJE9v","properties":{"formattedCitation":"(Gu et al., 2020; Kathuria et al., 2020)","plainCitation":"(Gu et al., 2020; Kathuria et al., 2020)","noteIndex":0},"citationItems":[{"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59,"uris":["http://zotero.org/users/9738374/items/FUWC6MIB"],"itemData":{"id":1659,"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0970F2" w:rsidRPr="000970F2">
        <w:rPr>
          <w:rFonts w:cs="Times New Roman"/>
        </w:rPr>
        <w:t>(Gu et al., 2020; Kathuria et al., 2020)</w:t>
      </w:r>
      <w:r w:rsidR="00470498">
        <w:rPr>
          <w:rFonts w:cs="Times New Roman"/>
          <w:szCs w:val="20"/>
        </w:rPr>
        <w:fldChar w:fldCharType="end"/>
      </w:r>
      <w:r w:rsidR="00470498">
        <w:rPr>
          <w:rFonts w:cs="Times New Roman"/>
          <w:szCs w:val="20"/>
        </w:rPr>
        <w:t xml:space="preserve">. </w:t>
      </w:r>
      <w:r w:rsidR="00FE1533">
        <w:rPr>
          <w:rFonts w:cs="Times New Roman"/>
          <w:szCs w:val="20"/>
        </w:rPr>
        <w:fldChar w:fldCharType="begin"/>
      </w:r>
      <w:r w:rsidR="00B853B4">
        <w:rPr>
          <w:rFonts w:cs="Times New Roman"/>
          <w:szCs w:val="20"/>
        </w:rPr>
        <w:instrText xml:space="preserve"> ADDIN ZOTERO_ITEM CSL_CITATION {"citationID":"73zzUVDo","properties":{"formattedCitation":"(Carrion &amp; Levinson, 2012)","plainCitation":"(Carrion &amp; Levinson, 2012)","dontUpdate":true,"noteIndex":0},"citationItems":[{"id":1667,"uris":["http://zotero.org/users/9738374/items/9MZNXZEN"],"itemData":{"id":1667,"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FE1533">
        <w:rPr>
          <w:rFonts w:cs="Times New Roman"/>
          <w:szCs w:val="20"/>
        </w:rPr>
        <w:fldChar w:fldCharType="separate"/>
      </w:r>
      <w:r w:rsidR="00FE1533" w:rsidRPr="000970F2">
        <w:rPr>
          <w:rFonts w:cs="Times New Roman"/>
        </w:rPr>
        <w:t xml:space="preserve">Carrion &amp; Levinson </w:t>
      </w:r>
      <w:r w:rsidR="00FE1533">
        <w:rPr>
          <w:rFonts w:cs="Times New Roman"/>
        </w:rPr>
        <w:t>(</w:t>
      </w:r>
      <w:r w:rsidR="00FE1533" w:rsidRPr="000970F2">
        <w:rPr>
          <w:rFonts w:cs="Times New Roman"/>
        </w:rPr>
        <w:t>2012)</w:t>
      </w:r>
      <w:r w:rsidR="00FE1533">
        <w:rPr>
          <w:rFonts w:cs="Times New Roman"/>
          <w:szCs w:val="20"/>
        </w:rPr>
        <w:fldChar w:fldCharType="end"/>
      </w:r>
      <w:r w:rsidR="00756ED0">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2355CC6C" w14:textId="4245EEA1" w:rsidR="00BA52F4" w:rsidRDefault="004364B3" w:rsidP="00DE1C65">
      <w:pPr>
        <w:spacing w:before="120" w:after="120" w:line="240" w:lineRule="auto"/>
        <w:ind w:firstLine="720"/>
        <w:jc w:val="both"/>
        <w:rPr>
          <w:rFonts w:cs="Times New Roman"/>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Pr>
          <w:rFonts w:cs="Times New Roman"/>
          <w:szCs w:val="20"/>
        </w:rPr>
        <w:t xml:space="preserve">the definition can still vary. </w:t>
      </w:r>
      <w:r w:rsidR="00F579EE">
        <w:rPr>
          <w:rFonts w:cs="Times New Roman"/>
          <w:szCs w:val="20"/>
        </w:rPr>
        <w:fldChar w:fldCharType="begin"/>
      </w:r>
      <w:r w:rsidR="00B853B4">
        <w:rPr>
          <w:rFonts w:cs="Times New Roman"/>
          <w:szCs w:val="20"/>
        </w:rPr>
        <w:instrText xml:space="preserve"> ADDIN ZOTERO_ITEM CSL_CITATION {"citationID":"UkNmqK0T","properties":{"formattedCitation":"(D\\uc0\\u8217{}este &amp; Taylor, 2003)","plainCitation":"(D’este &amp; Taylor, 2003)","dontUpdate":true,"noteIndex":0},"citationItems":[{"id":1644,"uris":["http://zotero.org/users/9738374/items/XEEICI3P"],"itemData":{"id":1644,"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D’este &amp; Taylor </w:t>
      </w:r>
      <w:r w:rsidR="00EA4264">
        <w:rPr>
          <w:rFonts w:cs="Times New Roman"/>
          <w:szCs w:val="24"/>
        </w:rPr>
        <w:t>(</w:t>
      </w:r>
      <w:r w:rsidR="000970F2" w:rsidRPr="000970F2">
        <w:rPr>
          <w:rFonts w:cs="Times New Roman"/>
          <w:szCs w:val="24"/>
        </w:rPr>
        <w:t>2003)</w:t>
      </w:r>
      <w:r w:rsidR="00F579EE">
        <w:rPr>
          <w:rFonts w:cs="Times New Roman"/>
          <w:szCs w:val="20"/>
        </w:rPr>
        <w:fldChar w:fldCharType="end"/>
      </w:r>
      <w:r w:rsidR="00F579EE">
        <w:rPr>
          <w:rFonts w:cs="Times New Roman"/>
          <w:szCs w:val="20"/>
        </w:rPr>
        <w:t xml:space="preserve"> and </w:t>
      </w:r>
      <w:r w:rsidR="00F579EE">
        <w:rPr>
          <w:rFonts w:cs="Times New Roman"/>
          <w:szCs w:val="20"/>
        </w:rPr>
        <w:fldChar w:fldCharType="begin"/>
      </w:r>
      <w:r w:rsidR="00B853B4">
        <w:rPr>
          <w:rFonts w:cs="Times New Roman"/>
          <w:szCs w:val="20"/>
        </w:rPr>
        <w:instrText xml:space="preserve"> ADDIN ZOTERO_ITEM CSL_CITATION {"citationID":"jJKANUkQ","properties":{"formattedCitation":"(Taylor &amp; D\\uc0\\u8217{}Este, 2007)","plainCitation":"(Taylor &amp; D’Este, 2007)","dontUpdate":true,"noteIndex":0},"citationItems":[{"id":1640,"uris":["http://zotero.org/users/9738374/items/WNZI9K89"],"itemData":{"id":1640,"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0970F2" w:rsidRPr="000970F2">
        <w:rPr>
          <w:rFonts w:cs="Times New Roman"/>
          <w:szCs w:val="24"/>
        </w:rPr>
        <w:t xml:space="preserve">Taylor &amp; D’Este </w:t>
      </w:r>
      <w:r w:rsidR="00EA4264">
        <w:rPr>
          <w:rFonts w:cs="Times New Roman"/>
          <w:szCs w:val="24"/>
        </w:rPr>
        <w:t>(</w:t>
      </w:r>
      <w:r w:rsidR="000970F2" w:rsidRPr="000970F2">
        <w:rPr>
          <w:rFonts w:cs="Times New Roman"/>
          <w:szCs w:val="24"/>
        </w:rPr>
        <w:t>2007)</w:t>
      </w:r>
      <w:r w:rsidR="00F579EE">
        <w:rPr>
          <w:rFonts w:cs="Times New Roman"/>
          <w:szCs w:val="20"/>
        </w:rPr>
        <w:fldChar w:fldCharType="end"/>
      </w:r>
      <w:r w:rsidR="00F579EE">
        <w:rPr>
          <w:rFonts w:cs="Times New Roman"/>
          <w:szCs w:val="20"/>
        </w:rPr>
        <w:t xml:space="preserve"> first introduce </w:t>
      </w:r>
      <w:r w:rsidR="00F579EE">
        <w:rPr>
          <w:rFonts w:cs="Times New Roman"/>
          <w:szCs w:val="20"/>
        </w:rPr>
        <w:lastRenderedPageBreak/>
        <w:t xml:space="preserve">reliability and vulnerability </w:t>
      </w:r>
      <w:r w:rsidR="009B4D7F">
        <w:rPr>
          <w:rFonts w:cs="Times New Roman"/>
          <w:szCs w:val="20"/>
        </w:rPr>
        <w:t xml:space="preserve">related to </w:t>
      </w:r>
      <w:r w:rsidR="00F579EE">
        <w:rPr>
          <w:rFonts w:cs="Times New Roman"/>
          <w:szCs w:val="20"/>
        </w:rPr>
        <w:t>accessibility.</w:t>
      </w:r>
      <w:r w:rsidR="00834A30">
        <w:rPr>
          <w:rFonts w:cs="Times New Roman"/>
          <w:szCs w:val="20"/>
        </w:rPr>
        <w:t xml:space="preserve"> </w:t>
      </w:r>
      <w:r w:rsidR="00F952C8">
        <w:rPr>
          <w:rFonts w:cs="Times New Roman"/>
          <w:szCs w:val="20"/>
        </w:rPr>
        <w:t>Conversely</w:t>
      </w:r>
      <w:r w:rsidR="004C77EA">
        <w:rPr>
          <w:rFonts w:cs="Times New Roman"/>
          <w:szCs w:val="20"/>
        </w:rPr>
        <w:t xml:space="preserve">, </w:t>
      </w:r>
      <w:r w:rsidR="00347445">
        <w:rPr>
          <w:rFonts w:cs="Times New Roman"/>
          <w:szCs w:val="20"/>
        </w:rPr>
        <w:t xml:space="preserve">just like travel time reliability, </w:t>
      </w:r>
      <w:r w:rsidR="00576011">
        <w:rPr>
          <w:rFonts w:cs="Times New Roman"/>
          <w:szCs w:val="20"/>
        </w:rPr>
        <w:t>accessibility reliability can also be defined as the variation between expected/scheduled accessibility and actual accessibility</w:t>
      </w:r>
      <w:r w:rsidR="002F1F13">
        <w:rPr>
          <w:rFonts w:cs="Times New Roman"/>
          <w:szCs w:val="20"/>
        </w:rPr>
        <w:t xml:space="preserve"> delivered by the system based on its performance</w:t>
      </w:r>
      <w:r w:rsidR="00576011">
        <w:rPr>
          <w:rFonts w:cs="Times New Roman"/>
          <w:szCs w:val="20"/>
        </w:rPr>
        <w:t xml:space="preserve">. </w:t>
      </w:r>
      <w:r w:rsidR="00690D62">
        <w:rPr>
          <w:rFonts w:cs="Times New Roman"/>
          <w:szCs w:val="20"/>
        </w:rPr>
        <w:fldChar w:fldCharType="begin"/>
      </w:r>
      <w:r w:rsidR="00EA4264">
        <w:rPr>
          <w:rFonts w:cs="Times New Roman"/>
          <w:szCs w:val="20"/>
        </w:rPr>
        <w:instrText xml:space="preserve"> ADDIN ZOTERO_ITEM CSL_CITATION {"citationID":"Z2qN4HGL","properties":{"formattedCitation":"(Wessel et al., 2017)","plainCitation":"(Wessel et al., 2017)","dontUpdate":true,"noteIndex":0},"citationItems":[{"id":1111,"uris":["http://zotero.org/users/9738374/items/WUMJIMI8"],"itemData":{"id":1111,"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et al. </w:t>
      </w:r>
      <w:r w:rsidR="0033290C">
        <w:rPr>
          <w:rFonts w:cs="Times New Roman"/>
        </w:rPr>
        <w:t>(</w:t>
      </w:r>
      <w:r w:rsidR="000970F2" w:rsidRPr="000970F2">
        <w:rPr>
          <w:rFonts w:cs="Times New Roman"/>
        </w:rPr>
        <w:t>2017)</w:t>
      </w:r>
      <w:r w:rsidR="00690D62">
        <w:rPr>
          <w:rFonts w:cs="Times New Roman"/>
          <w:szCs w:val="20"/>
        </w:rPr>
        <w:fldChar w:fldCharType="end"/>
      </w:r>
      <w:r w:rsidR="00690D62">
        <w:rPr>
          <w:rFonts w:cs="Times New Roman"/>
          <w:szCs w:val="20"/>
        </w:rPr>
        <w:t xml:space="preserve"> and </w:t>
      </w:r>
      <w:r w:rsidR="00690D62">
        <w:rPr>
          <w:rFonts w:cs="Times New Roman"/>
          <w:szCs w:val="20"/>
        </w:rPr>
        <w:fldChar w:fldCharType="begin"/>
      </w:r>
      <w:r w:rsidR="00EA4264">
        <w:rPr>
          <w:rFonts w:cs="Times New Roman"/>
          <w:szCs w:val="20"/>
        </w:rPr>
        <w:instrText xml:space="preserve"> ADDIN ZOTERO_ITEM CSL_CITATION {"citationID":"ZQ7fFd6r","properties":{"formattedCitation":"(Wessel &amp; Farber, 2019)","plainCitation":"(Wessel &amp; Farber, 2019)","dontUpdate":true,"noteIndex":0},"citationItems":[{"id":"i7ODsrws/HPQKC4Ip","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0970F2" w:rsidRPr="000970F2">
        <w:rPr>
          <w:rFonts w:cs="Times New Roman"/>
        </w:rPr>
        <w:t xml:space="preserve">Wessel &amp; Farber </w:t>
      </w:r>
      <w:r w:rsidR="0033290C">
        <w:rPr>
          <w:rFonts w:cs="Times New Roman"/>
        </w:rPr>
        <w:t>(</w:t>
      </w:r>
      <w:r w:rsidR="000970F2" w:rsidRPr="000970F2">
        <w:rPr>
          <w:rFonts w:cs="Times New Roman"/>
        </w:rPr>
        <w:t>2019)</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eneral Transit Feed Specification real-time (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r w:rsidR="00C72DD9">
        <w:rPr>
          <w:rFonts w:cs="Times New Roman"/>
          <w:szCs w:val="20"/>
        </w:rPr>
        <w:t xml:space="preserve">In practice, real-time bus information has more complex </w:t>
      </w:r>
      <w:r w:rsidR="00D5425F">
        <w:rPr>
          <w:rFonts w:cs="Times New Roman"/>
          <w:szCs w:val="20"/>
        </w:rPr>
        <w:t>impacts on 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970F2">
        <w:rPr>
          <w:rFonts w:cs="Times New Roman"/>
          <w:szCs w:val="20"/>
        </w:rPr>
        <w:instrText xml:space="preserve"> ADDIN ZOTERO_ITEM CSL_CITATION {"citationID":"cHDiALw3","properties":{"formattedCitation":"(Liu &amp; Miller, 2020a)","plainCitation":"(Liu &amp; Miller, 2020a)","noteIndex":0},"citationItems":[{"id":1694,"uris":["http://zotero.org/users/9738374/items/AAAVQZML"],"itemData":{"id":1694,"type":"article-journal","container-title":"Transportation Research Part A: Policy and Practice","ISSN":"0965-8564","journalAbbreviation":"Transportation Research Part A: Policy and Practice","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970F2" w:rsidRPr="000970F2">
        <w:rPr>
          <w:rFonts w:cs="Times New Roman"/>
        </w:rPr>
        <w:t>(Liu &amp; Miller, 2020a)</w:t>
      </w:r>
      <w:r w:rsidR="000E775D">
        <w:rPr>
          <w:rFonts w:cs="Times New Roman"/>
          <w:szCs w:val="20"/>
        </w:rPr>
        <w:fldChar w:fldCharType="end"/>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delivered </w:t>
      </w:r>
      <w:r w:rsidR="00894ABB">
        <w:rPr>
          <w:rFonts w:cs="Times New Roman"/>
          <w:szCs w:val="20"/>
        </w:rPr>
        <w:t xml:space="preserve">accessibility. </w:t>
      </w:r>
    </w:p>
    <w:p w14:paraId="7A8DA9AA" w14:textId="30064934"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0E5C1F">
        <w:rPr>
          <w:rFonts w:cs="Times New Roman"/>
          <w:szCs w:val="20"/>
        </w:rPr>
        <w:fldChar w:fldCharType="begin"/>
      </w:r>
      <w:r w:rsidR="00EA4264">
        <w:rPr>
          <w:rFonts w:cs="Times New Roman"/>
          <w:szCs w:val="20"/>
        </w:rPr>
        <w:instrText xml:space="preserve"> ADDIN ZOTERO_ITEM CSL_CITATION {"citationID":"Kl53SiGM","properties":{"formattedCitation":"(Liu et al., 2022)","plainCitation":"(Liu et al., 2022)","dontUpdate":true,"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sidR="000E5C1F">
        <w:rPr>
          <w:rFonts w:cs="Times New Roman"/>
          <w:szCs w:val="20"/>
        </w:rPr>
        <w:fldChar w:fldCharType="separate"/>
      </w:r>
      <w:r w:rsidR="000E5C1F" w:rsidRPr="000970F2">
        <w:rPr>
          <w:rFonts w:cs="Times New Roman"/>
        </w:rPr>
        <w:t>Liu et al.</w:t>
      </w:r>
      <w:r w:rsidR="000E5C1F">
        <w:rPr>
          <w:rFonts w:cs="Times New Roman"/>
        </w:rPr>
        <w:t xml:space="preserve"> (</w:t>
      </w:r>
      <w:r w:rsidR="000E5C1F" w:rsidRPr="000970F2">
        <w:rPr>
          <w:rFonts w:cs="Times New Roman"/>
        </w:rPr>
        <w:t>2022)</w:t>
      </w:r>
      <w:r w:rsidR="000E5C1F">
        <w:rPr>
          <w:rFonts w:cs="Times New Roman"/>
          <w:szCs w:val="20"/>
        </w:rPr>
        <w:fldChar w:fldCharType="end"/>
      </w:r>
      <w:r w:rsidR="000E5C1F">
        <w:rPr>
          <w:rFonts w:cs="Times New Roman"/>
          <w:szCs w:val="20"/>
        </w:rPr>
        <w:t xml:space="preserve"> </w:t>
      </w:r>
      <w:r>
        <w:rPr>
          <w:rFonts w:cs="Times New Roman"/>
          <w:szCs w:val="20"/>
        </w:rPr>
        <w:t xml:space="preserve">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0EF9201D"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w:t>
      </w:r>
      <w:r w:rsidR="00DF79EC">
        <w:rPr>
          <w:rFonts w:cs="Times New Roman"/>
          <w:szCs w:val="20"/>
        </w:rPr>
        <w:t>is</w:t>
      </w:r>
      <w:r w:rsidR="001179A9">
        <w:rPr>
          <w:rFonts w:cs="Times New Roman"/>
          <w:szCs w:val="20"/>
        </w:rPr>
        <w:t xml:space="preserv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970F2">
        <w:rPr>
          <w:rFonts w:cs="Times New Roman"/>
          <w:szCs w:val="20"/>
        </w:rPr>
        <w:instrText xml:space="preserve"> ADDIN ZOTERO_ITEM CSL_CITATION {"citationID":"maIzNIV2","properties":{"formattedCitation":"(Lin et al., 2016)","plainCitation":"(Lin et al., 2016)","noteIndex":0},"citationItems":[{"id":1639,"uris":["http://zotero.org/users/9738374/items/I6GLU9FY"],"itemData":{"id":1639,"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970F2" w:rsidRPr="000970F2">
        <w:rPr>
          <w:rFonts w:cs="Times New Roman"/>
        </w:rPr>
        <w:t>(Lin et al., 2016)</w:t>
      </w:r>
      <w:r w:rsidR="004E5071">
        <w:rPr>
          <w:rFonts w:cs="Times New Roman"/>
          <w:szCs w:val="20"/>
        </w:rPr>
        <w:fldChar w:fldCharType="end"/>
      </w:r>
      <w:r w:rsidR="00367F02">
        <w:rPr>
          <w:rFonts w:cs="Times New Roman"/>
          <w:szCs w:val="20"/>
        </w:rPr>
        <w:t>,</w:t>
      </w:r>
      <w:r w:rsidR="00472AE9">
        <w:rPr>
          <w:rFonts w:cs="Times New Roman"/>
          <w:szCs w:val="20"/>
        </w:rPr>
        <w:t xml:space="preserve"> 2) planned and unplanned </w:t>
      </w:r>
      <w:r w:rsidR="00472AE9">
        <w:rPr>
          <w:rFonts w:cs="Times New Roman"/>
          <w:szCs w:val="20"/>
        </w:rPr>
        <w:fldChar w:fldCharType="begin" w:fldLock="1"/>
      </w:r>
      <w:r w:rsidR="000970F2">
        <w:rPr>
          <w:rFonts w:cs="Times New Roman"/>
          <w:szCs w:val="20"/>
        </w:rPr>
        <w:instrText xml:space="preserve"> ADDIN ZOTERO_ITEM CSL_CITATION {"citationID":"n0fO5UOq","properties":{"formattedCitation":"(Zhu &amp; Levinson, 2012)","plainCitation":"(Zhu &amp; Levinson, 2012)","noteIndex":0},"citationItems":[{"id":"i7ODsrws/r3xzWoM4","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970F2" w:rsidRPr="000970F2">
        <w:rPr>
          <w:rFonts w:cs="Times New Roman"/>
        </w:rPr>
        <w:t>(Zhu &amp; Levinson, 2012)</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970F2">
        <w:rPr>
          <w:rFonts w:cs="Times New Roman"/>
          <w:szCs w:val="20"/>
        </w:rPr>
        <w:instrText xml:space="preserve"> ADDIN ZOTERO_ITEM CSL_CITATION {"citationID":"iIMmE5Th","properties":{"formattedCitation":"(Lin et al., 2016; Park et al., 2020)","plainCitation":"(Lin et al., 2016; Park et al., 2020)","noteIndex":0},"citationItems":[{"id":1639,"uris":["http://zotero.org/users/9738374/items/I6GLU9FY"],"itemData":{"id":1639,"type":"article-journal","title":"Transit user behaviour in response to service disruption: State of knowledge","author":[{"family":"Lin","given":"Teddy"},{"family":"Shalaby","given":"Amer"},{"family":"Miller","given":"Eric"}],"issued":{"date-parts":[["2016"]]}}},{"id":1326,"uris":["http://zotero.org/users/9738374/items/6DQ2ERLZ"],"itemData":{"id":1326,"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970F2" w:rsidRPr="000970F2">
        <w:rPr>
          <w:rFonts w:cs="Times New Roman"/>
        </w:rPr>
        <w:t>(Lin et al., 2016; Park et al., 2020)</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1A822A06"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xml:space="preserve">: </w:t>
      </w:r>
      <w:r w:rsidR="00756ED0">
        <w:rPr>
          <w:rFonts w:cs="Times New Roman"/>
          <w:szCs w:val="20"/>
        </w:rPr>
        <w:t>typically,</w:t>
      </w:r>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4CD51B8A" w:rsidR="00CE3B95" w:rsidRDefault="00B46EF3" w:rsidP="00DE1C65">
      <w:pPr>
        <w:spacing w:before="120" w:after="120" w:line="240" w:lineRule="auto"/>
        <w:jc w:val="both"/>
        <w:rPr>
          <w:rFonts w:cs="Times New Roman"/>
          <w:szCs w:val="20"/>
        </w:rPr>
      </w:pPr>
      <w:r>
        <w:rPr>
          <w:rFonts w:cs="Times New Roman"/>
          <w:szCs w:val="20"/>
        </w:rPr>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w:t>
      </w:r>
      <w:r>
        <w:rPr>
          <w:rFonts w:cs="Times New Roman"/>
          <w:szCs w:val="20"/>
        </w:rPr>
        <w:lastRenderedPageBreak/>
        <w:t xml:space="preserve">performance </w:t>
      </w:r>
      <w:r w:rsidR="006C25FC">
        <w:rPr>
          <w:rFonts w:cs="Times New Roman"/>
          <w:szCs w:val="20"/>
        </w:rPr>
        <w:fldChar w:fldCharType="begin"/>
      </w:r>
      <w:r w:rsidR="000970F2">
        <w:rPr>
          <w:rFonts w:cs="Times New Roman"/>
          <w:szCs w:val="20"/>
        </w:rPr>
        <w:instrText xml:space="preserve"> ADDIN ZOTERO_ITEM CSL_CITATION {"citationID":"Dl0wFLuJ","properties":{"formattedCitation":"(Carrion &amp; Levinson, 2012; Park et al., 2020)","plainCitation":"(Carrion &amp; Levinson, 2012; Park et al., 2020)","noteIndex":0},"citationItems":[{"id":1667,"uris":["http://zotero.org/users/9738374/items/9MZNXZEN"],"itemData":{"id":1667,"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326,"uris":["http://zotero.org/users/9738374/items/6DQ2ERLZ"],"itemData":{"id":1326,"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0970F2" w:rsidRPr="000970F2">
        <w:rPr>
          <w:rFonts w:cs="Times New Roman"/>
        </w:rPr>
        <w:t>(Carrion &amp; Levinson, 2012; Park et al., 2020)</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970F2">
        <w:rPr>
          <w:rFonts w:cs="Times New Roman"/>
          <w:szCs w:val="20"/>
        </w:rPr>
        <w:instrText xml:space="preserve"> ADDIN ZOTERO_ITEM CSL_CITATION {"citationID":"i3zHVKC0","properties":{"formattedCitation":"(Mesbah et al., 2014; Pender et al., 2014)","plainCitation":"(Mesbah et al., 2014; Pender et al., 2014)","noteIndex":0},"citationItems":[{"id":1668,"uris":["http://zotero.org/users/9738374/items/2U9S2I82"],"itemData":{"id":1668,"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70,"uris":["http://zotero.org/users/9738374/items/DA4XPXKS"],"itemData":{"id":1670,"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970F2" w:rsidRPr="000970F2">
        <w:rPr>
          <w:rFonts w:cs="Times New Roman"/>
        </w:rPr>
        <w:t>(Mesbah et al., 2014; Pender et al., 2014)</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970F2">
        <w:rPr>
          <w:rFonts w:cs="Times New Roman"/>
          <w:szCs w:val="20"/>
        </w:rPr>
        <w:instrText xml:space="preserve"> ADDIN ZOTERO_ITEM CSL_CITATION {"citationID":"pS4BUghc","properties":{"formattedCitation":"(Berche et al., 2009)","plainCitation":"(Berche et al., 200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970F2" w:rsidRPr="000970F2">
        <w:rPr>
          <w:rFonts w:cs="Times New Roman"/>
        </w:rPr>
        <w:t>(Berche et al., 2009)</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5959DEFD"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614A6C">
        <w:rPr>
          <w:rFonts w:cs="Times New Roman"/>
          <w:szCs w:val="20"/>
        </w:rPr>
        <w:t xml:space="preserve">weeks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616EE971" w:rsidR="00355B69" w:rsidRDefault="00E11D21" w:rsidP="00DE1C65">
      <w:pPr>
        <w:spacing w:before="120" w:after="120" w:line="240" w:lineRule="auto"/>
        <w:ind w:firstLine="720"/>
        <w:jc w:val="both"/>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0970F2">
        <w:rPr>
          <w:rFonts w:cs="Times New Roman"/>
          <w:szCs w:val="20"/>
        </w:rPr>
        <w:instrText xml:space="preserve"> ADDIN ZOTERO_ITEM CSL_CITATION {"citationID":"f1NzLZfg","properties":{"formattedCitation":"(Liu et al., 2020)","plainCitation":"(Liu et al., 2020)","noteIndex":0},"citationItems":[{"id":1671,"uris":["http://zotero.org/users/9738374/items/ULWA7KW8"],"itemData":{"id":1671,"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0970F2" w:rsidRPr="000970F2">
        <w:rPr>
          <w:rFonts w:cs="Times New Roman"/>
        </w:rPr>
        <w:t>(Liu et al., 2020)</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r w:rsidR="009E72AC">
        <w:rPr>
          <w:rFonts w:cs="Times New Roman"/>
          <w:szCs w:val="20"/>
        </w:rPr>
        <w:t xml:space="preserve">Kar et al. </w:t>
      </w:r>
      <w:r w:rsidR="009E72AC">
        <w:rPr>
          <w:rFonts w:cs="Times New Roman"/>
          <w:szCs w:val="20"/>
        </w:rPr>
        <w:fldChar w:fldCharType="begin"/>
      </w:r>
      <w:r w:rsidR="000970F2">
        <w:rPr>
          <w:rFonts w:cs="Times New Roman"/>
          <w:szCs w:val="20"/>
        </w:rPr>
        <w:instrText xml:space="preserve"> ADDIN ZOTERO_ITEM CSL_CITATION {"citationID":"skNMJ5Us","properties":{"formattedCitation":"(Kar et al., 2021)","plainCitation":"(Kar et al., 2021)","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970F2" w:rsidRPr="000970F2">
        <w:rPr>
          <w:rFonts w:cs="Times New Roman"/>
        </w:rPr>
        <w:t>(Kar et al., 2021)</w:t>
      </w:r>
      <w:r w:rsidR="009E72AC">
        <w:rPr>
          <w:rFonts w:cs="Times New Roman"/>
          <w:szCs w:val="20"/>
        </w:rPr>
        <w:fldChar w:fldCharType="end"/>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970F2">
        <w:rPr>
          <w:rFonts w:cs="Times New Roman"/>
          <w:szCs w:val="20"/>
        </w:rPr>
        <w:instrText xml:space="preserve"> ADDIN ZOTERO_ITEM CSL_CITATION {"citationID":"vh27o2rm","properties":{"formattedCitation":"(Singh et al., 2022)","plainCitation":"(Singh et al., 20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970F2" w:rsidRPr="000970F2">
        <w:rPr>
          <w:rFonts w:cs="Times New Roman"/>
        </w:rPr>
        <w:t>(Singh et al., 2022)</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4434F930" w:rsidR="00CE3B95" w:rsidRDefault="005761D9" w:rsidP="00DE1C65">
      <w:pPr>
        <w:spacing w:before="120" w:after="120" w:line="240" w:lineRule="auto"/>
        <w:ind w:firstLine="720"/>
        <w:jc w:val="both"/>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0970F2">
        <w:rPr>
          <w:rFonts w:cs="Times New Roman"/>
          <w:szCs w:val="20"/>
        </w:rPr>
        <w:instrText xml:space="preserve"> ADDIN ZOTERO_ITEM CSL_CITATION {"citationID":"9BaGFFZb","properties":{"formattedCitation":"(Li et al., 2018)","plainCitation":"(Li et al., 201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0970F2" w:rsidRPr="000970F2">
        <w:rPr>
          <w:rFonts w:cs="Times New Roman"/>
        </w:rPr>
        <w:t>(Li et al., 2018)</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0970F2">
        <w:rPr>
          <w:rFonts w:cs="Times New Roman"/>
          <w:szCs w:val="20"/>
        </w:rPr>
        <w:instrText xml:space="preserve"> ADDIN ZOTERO_ITEM CSL_CITATION {"citationID":"u6zNMGXO","properties":{"formattedCitation":"(He et al., 2021)","plainCitation":"(He et al., 2021)","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0970F2" w:rsidRPr="000970F2">
        <w:rPr>
          <w:rFonts w:cs="Times New Roman"/>
        </w:rPr>
        <w:t>(He et al., 2021)</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Pr>
          <w:rFonts w:cs="Times New Roman"/>
          <w:szCs w:val="20"/>
        </w:rPr>
        <w:t xml:space="preserve">Despite many existing discussions, very few papers </w:t>
      </w:r>
      <w:r w:rsidR="00625407">
        <w:rPr>
          <w:rFonts w:cs="Times New Roman"/>
          <w:szCs w:val="20"/>
        </w:rPr>
        <w:t xml:space="preserve">focus </w:t>
      </w:r>
      <w:r w:rsidR="00E3280E">
        <w:rPr>
          <w:rFonts w:cs="Times New Roman"/>
          <w:szCs w:val="20"/>
        </w:rPr>
        <w:t xml:space="preserve">on </w:t>
      </w:r>
      <w:r w:rsidR="006A7204">
        <w:rPr>
          <w:rFonts w:cs="Times New Roman"/>
          <w:szCs w:val="20"/>
        </w:rPr>
        <w:t xml:space="preserve">the impacts on </w:t>
      </w:r>
      <w:r w:rsidR="00E3280E">
        <w:rPr>
          <w:rFonts w:cs="Times New Roman"/>
          <w:szCs w:val="20"/>
        </w:rPr>
        <w:t>accessibility and reliability.</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t>Method</w:t>
      </w:r>
    </w:p>
    <w:p w14:paraId="1136E9BC" w14:textId="711A256F" w:rsidR="003E5A6B" w:rsidRDefault="003E5A6B" w:rsidP="00DE1C65">
      <w:pPr>
        <w:pStyle w:val="Heading2"/>
        <w:jc w:val="both"/>
      </w:pPr>
      <w:r>
        <w:t>Data</w:t>
      </w:r>
    </w:p>
    <w:p w14:paraId="53899278" w14:textId="2DA0FF40" w:rsidR="006360EA" w:rsidRDefault="00304133" w:rsidP="00DE1C65">
      <w:pPr>
        <w:jc w:val="both"/>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0970F2">
        <w:rPr>
          <w:rFonts w:cs="Times New Roman"/>
          <w:szCs w:val="24"/>
        </w:rPr>
        <w:instrText xml:space="preserve"> ADDIN ZOTERO_ITEM CSL_CITATION {"citationID":"CHSca3O3","properties":{"formattedCitation":"(Antrim &amp; Barbeau, 2017; Liu &amp; Miller, 2020b)","plainCitation":"(Antrim &amp; Barbeau, 2017; Liu &amp; Miller, 2020b)","noteIndex":0},"citationItems":[{"id":"i7ODsrws/nUAoL1Qj","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i7ODsrws/BFJ3CJih","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0970F2" w:rsidRPr="000970F2">
        <w:rPr>
          <w:rFonts w:cs="Times New Roman"/>
        </w:rPr>
        <w:t>(Antrim &amp; Barbeau, 2017; Liu &amp; Miller, 2020b)</w:t>
      </w:r>
      <w:r w:rsidR="007C2C64" w:rsidRPr="005A015E">
        <w:rPr>
          <w:rFonts w:cs="Times New Roman"/>
          <w:szCs w:val="24"/>
        </w:rPr>
        <w:fldChar w:fldCharType="end"/>
      </w:r>
      <w:r w:rsidR="007C2C64">
        <w:rPr>
          <w:rFonts w:cs="Times New Roman"/>
          <w:szCs w:val="24"/>
        </w:rPr>
        <w:t xml:space="preserve">. The data </w:t>
      </w:r>
      <w:r w:rsidR="005600F7">
        <w:rPr>
          <w:rFonts w:cs="Times New Roman"/>
          <w:szCs w:val="24"/>
        </w:rPr>
        <w:t>conforms to two standards</w:t>
      </w:r>
      <w:r w:rsidR="007C2C64">
        <w:rPr>
          <w:rFonts w:cs="Times New Roman"/>
          <w:szCs w:val="24"/>
        </w:rPr>
        <w:t>,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0970F2">
        <w:rPr>
          <w:rFonts w:cs="Times New Roman"/>
          <w:szCs w:val="24"/>
        </w:rPr>
        <w:instrText xml:space="preserve"> ADDIN ZOTERO_ITEM CSL_CITATION {"citationID":"EqkfS32l","properties":{"formattedCitation":"(Google, 2021; Google Developers, 2020)","plainCitation":"(Google, 2021; Google Developers, 2020)","noteIndex":0},"citationItems":[{"id":"i7ODsrws/8pETtOnH","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i7ODsrws/uUugwVdU","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0970F2" w:rsidRPr="000970F2">
        <w:rPr>
          <w:rFonts w:cs="Times New Roman"/>
        </w:rPr>
        <w:t>(Google, 2021; Google Developers, 2020)</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w:t>
      </w:r>
      <w:r w:rsidR="005600F7">
        <w:rPr>
          <w:rFonts w:cs="Times New Roman"/>
          <w:szCs w:val="24"/>
        </w:rPr>
        <w:t xml:space="preserve">past </w:t>
      </w:r>
      <w:r w:rsidR="006360EA">
        <w:rPr>
          <w:rFonts w:cs="Times New Roman"/>
          <w:szCs w:val="24"/>
        </w:rPr>
        <w:t xml:space="preserve">scheduled and actual arrival time for any </w:t>
      </w:r>
      <w:r w:rsidR="005600F7">
        <w:rPr>
          <w:rFonts w:cs="Times New Roman"/>
          <w:szCs w:val="24"/>
        </w:rPr>
        <w:t xml:space="preserve">bus </w:t>
      </w:r>
      <w:r w:rsidR="006360EA">
        <w:rPr>
          <w:rFonts w:cs="Times New Roman"/>
          <w:szCs w:val="24"/>
        </w:rPr>
        <w:t xml:space="preserve">at any stop. We focus our study </w:t>
      </w:r>
      <w:r w:rsidR="005600F7">
        <w:rPr>
          <w:rFonts w:cs="Times New Roman"/>
          <w:szCs w:val="24"/>
        </w:rPr>
        <w:t xml:space="preserve">on the </w:t>
      </w:r>
      <w:r w:rsidR="006360EA">
        <w:rPr>
          <w:rFonts w:cs="Times New Roman"/>
          <w:szCs w:val="24"/>
        </w:rPr>
        <w:t>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534932">
        <w:rPr>
          <w:rFonts w:cs="Times New Roman"/>
          <w:szCs w:val="24"/>
        </w:rPr>
        <w:t xml:space="preserve"> until Jan</w:t>
      </w:r>
      <w:r w:rsidR="00EB5C83">
        <w:rPr>
          <w:rFonts w:cs="Times New Roman"/>
          <w:szCs w:val="24"/>
        </w:rPr>
        <w:t>uary</w:t>
      </w:r>
      <w:r w:rsidR="00534932">
        <w:rPr>
          <w:rFonts w:cs="Times New Roman"/>
          <w:szCs w:val="24"/>
        </w:rPr>
        <w:t xml:space="preserve"> 2022</w:t>
      </w:r>
      <w:r w:rsidR="00967CA9">
        <w:rPr>
          <w:rFonts w:cs="Times New Roman"/>
          <w:szCs w:val="24"/>
        </w:rPr>
        <w:t>.</w:t>
      </w:r>
      <w:r w:rsidR="002213A2">
        <w:rPr>
          <w:rFonts w:cs="Times New Roman"/>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lastRenderedPageBreak/>
        <w:t>Accessibility Measure</w:t>
      </w:r>
    </w:p>
    <w:p w14:paraId="7D78EFB7" w14:textId="57DA1BC2"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0970F2">
        <w:instrText xml:space="preserve"> ADDIN ZOTERO_ITEM CSL_CITATION {"citationID":"6yqaO9TE","properties":{"formattedCitation":"(E. J. Miller, 2018)","plainCitation":"(E. J. Miller, 2018)","noteIndex":0},"citationItems":[{"id":"i7ODsrws/6VazyyqI","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0970F2" w:rsidRPr="000970F2">
        <w:rPr>
          <w:rFonts w:cs="Times New Roman"/>
        </w:rPr>
        <w:t>(E. J. Miller, 2018)</w:t>
      </w:r>
      <w:r w:rsidR="00073A9E">
        <w:fldChar w:fldCharType="end"/>
      </w:r>
      <w:r w:rsidR="00603BF1">
        <w:t>. In</w:t>
      </w:r>
      <w:r w:rsidR="00073A9E">
        <w:t xml:space="preserve">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603BF1">
        <w:t>the distance a user can travel using a</w:t>
      </w:r>
      <w:r w:rsidR="001535A6">
        <w:t xml:space="preserve"> transit service</w:t>
      </w:r>
      <w:r w:rsidR="00601ABA">
        <w:t xml:space="preserve"> given a travel time </w:t>
      </w:r>
      <w:r w:rsidR="00603BF1">
        <w:t xml:space="preserve">budget </w:t>
      </w:r>
      <w:r w:rsidR="00601ABA">
        <w:t>such as 30 minutes</w:t>
      </w:r>
      <w:r w:rsidR="001535A6">
        <w:t>.</w:t>
      </w:r>
    </w:p>
    <w:p w14:paraId="72D2787F" w14:textId="100A6E14" w:rsidR="00807E5A" w:rsidRDefault="00807E5A" w:rsidP="00DE1C65">
      <w:pPr>
        <w:jc w:val="both"/>
      </w:pPr>
      <w:r>
        <w:tab/>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r w:rsidR="00B40A34">
        <w:t xml:space="preserve"> </w:t>
      </w:r>
      <w:r w:rsidR="00B40A34">
        <w:fldChar w:fldCharType="begin"/>
      </w:r>
      <w:r w:rsidR="000970F2">
        <w:instrText xml:space="preserve"> ADDIN ZOTERO_ITEM CSL_CITATION {"citationID":"Gn9oOvAE","properties":{"formattedCitation":"(H\\uc0\\u228{}gerstrand, 1970; H. J. Miller, 2017)","plainCitation":"(Hägerstrand, 1970; H. J. Miller, 2017)","noteIndex":0},"citationItems":[{"id":"i7ODsrws/aqv6VQcN","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596,"uris":["http://zotero.org/users/9738374/items/R4GBSDW7"],"itemData":{"id":1596,"type":"article-journal","title":"What about people in regional","author":[{"family":"Hägerstrand","given":"Torsten"}],"issued":{"date-parts":[["1970"]]}}}],"schema":"https://github.com/citation-style-language/schema/raw/master/csl-citation.json"} </w:instrText>
      </w:r>
      <w:r w:rsidR="00B40A34">
        <w:fldChar w:fldCharType="separate"/>
      </w:r>
      <w:r w:rsidR="000970F2" w:rsidRPr="000970F2">
        <w:rPr>
          <w:rFonts w:cs="Times New Roman"/>
          <w:szCs w:val="24"/>
        </w:rPr>
        <w:t>(Hägerstrand, 1970; H. J. Miller, 2017)</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w:t>
      </w:r>
      <w:proofErr w:type="spellStart"/>
      <w:r w:rsidR="0061171A">
        <w:t>i</w:t>
      </w:r>
      <w:proofErr w:type="spellEnd"/>
      <w:r w:rsidR="0061171A">
        <w:t xml:space="preserve">) travel </w:t>
      </w:r>
      <w:r w:rsidR="00B25F12">
        <w:t xml:space="preserve">from an origin </w:t>
      </w:r>
      <w:r w:rsidR="0061171A">
        <w:t xml:space="preserve">to all possible </w:t>
      </w:r>
      <w:r w:rsidR="00603BF1">
        <w:t>destinations</w:t>
      </w:r>
      <w:r w:rsidR="00916A8F">
        <w:t>,</w:t>
      </w:r>
      <w:r w:rsidR="0061171A">
        <w:t xml:space="preserve"> </w:t>
      </w:r>
      <w:r w:rsidR="00E35E49">
        <w:t xml:space="preserve">ii) </w:t>
      </w:r>
      <w:r w:rsidR="0061171A">
        <w:t xml:space="preserve">travel from all possible </w:t>
      </w:r>
      <w:r w:rsidR="006B1248">
        <w:t>origins to a destination</w:t>
      </w:r>
      <w:r w:rsidR="00916A8F">
        <w:t>,</w:t>
      </w:r>
      <w:r w:rsidR="006B1248">
        <w:t xml:space="preserve"> or</w:t>
      </w:r>
      <w:r w:rsidR="00756ED0">
        <w:t>,</w:t>
      </w:r>
      <w:r w:rsidR="006B1248">
        <w:t xml:space="preserve"> i</w:t>
      </w:r>
      <w:r w:rsidR="00E35E49">
        <w:t>i</w:t>
      </w:r>
      <w:r w:rsidR="006B1248">
        <w:t>i) travel between an origin destination pair</w:t>
      </w:r>
      <w:r w:rsidR="00603BF1">
        <w:t xml:space="preserve">. In each scenario, the space-time prism is a function of </w:t>
      </w:r>
      <w:r w:rsidR="001B198C">
        <w:t>departure and/or arrival times, a time budget</w:t>
      </w:r>
      <w:r w:rsidR="00603BF1">
        <w:t>,</w:t>
      </w:r>
      <w:r w:rsidR="001B198C">
        <w:t xml:space="preserve">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0970F2">
        <w:instrText xml:space="preserve"> ADDIN ZOTERO_ITEM CSL_CITATION {"citationID":"ghlCSY40","properties":{"formattedCitation":"(H. J. Miller, 2017)","plainCitation":"(H. J. Miller, 2017)","noteIndex":0},"citationItems":[{"id":"i7ODsrws/aqv6VQcN","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0970F2" w:rsidRPr="000970F2">
        <w:rPr>
          <w:rFonts w:cs="Times New Roman"/>
        </w:rPr>
        <w:t>(H. J. Miller, 2017)</w:t>
      </w:r>
      <w:r w:rsidR="00564DF1" w:rsidRPr="00564DF1">
        <w:fldChar w:fldCharType="end"/>
      </w:r>
      <w:r w:rsidR="009B43EC">
        <w:t>.</w:t>
      </w:r>
      <w:r w:rsidR="006B1248">
        <w:t xml:space="preserve"> I</w:t>
      </w:r>
      <w:r w:rsidR="00564DF1">
        <w:t>n our analysis,</w:t>
      </w:r>
      <w:r w:rsidR="00B40A34">
        <w:t xml:space="preserve"> </w:t>
      </w:r>
      <w:r w:rsidR="00C91056">
        <w:t xml:space="preserve">we treat </w:t>
      </w:r>
      <w:r w:rsidR="00603BF1">
        <w:t>each bus stop as a single origin</w:t>
      </w:r>
      <w:r w:rsidR="00C91056">
        <w:t xml:space="preserve"> and calculate the prisms from each single origin to all possible destination</w:t>
      </w:r>
      <w:r w:rsidR="001317C5">
        <w:t>s at a particular departure time.</w:t>
      </w:r>
      <w:r w:rsidR="00C91056">
        <w:t xml:space="preserve">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give</w:t>
      </w:r>
      <w:r w:rsidR="00A2465B">
        <w:t>n</w:t>
      </w:r>
      <w:r w:rsidR="004E5749">
        <w:t xml:space="preserve"> a time budget </w:t>
      </w:r>
      <w:r w:rsidR="004E5749">
        <w:fldChar w:fldCharType="begin" w:fldLock="1"/>
      </w:r>
      <w:r w:rsidR="00706B64">
        <w:instrText xml:space="preserve"> ADDIN ZOTERO_ITEM CSL_CITATION {"citationID":"T7dKKvIH","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706B64" w:rsidRPr="00706B64">
        <w:rPr>
          <w:rFonts w:cs="Times New Roman"/>
        </w:rPr>
        <w:t>(Liu et al., 2022)</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6D16F11E"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1</w:t>
            </w:r>
            <w:r w:rsidRPr="00DD4874">
              <w:rPr>
                <w:rFonts w:cs="Times New Roman"/>
              </w:rPr>
              <w:fldChar w:fldCharType="end"/>
            </w:r>
            <w:r w:rsidRPr="00DD4874">
              <w:rPr>
                <w:rFonts w:cs="Times New Roman"/>
              </w:rPr>
              <w:t>)</w:t>
            </w:r>
          </w:p>
        </w:tc>
      </w:tr>
    </w:tbl>
    <w:p w14:paraId="2C57BB44" w14:textId="7107028B" w:rsidR="0018533E" w:rsidRDefault="004E5749" w:rsidP="00B40A34">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w:t>
      </w:r>
      <w:r w:rsidR="00CC6C6D">
        <w:rPr>
          <w:rFonts w:cs="Times New Roman"/>
          <w:szCs w:val="24"/>
        </w:rPr>
        <w:t>starting from</w:t>
      </w:r>
      <w:r w:rsidR="00CC6C6D" w:rsidRPr="12CE97DD">
        <w:rPr>
          <w:rFonts w:cs="Times New Roman"/>
          <w:szCs w:val="24"/>
        </w:rPr>
        <w:t xml:space="preserve"> </w:t>
      </w:r>
      <w:r w:rsidRPr="12CE97DD">
        <w:rPr>
          <w:rFonts w:cs="Times New Roman"/>
          <w:szCs w:val="24"/>
        </w:rPr>
        <w:t xml:space="preserve">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 xml:space="preserve">define </w:t>
      </w:r>
      <w:r w:rsidR="00CC6C6D">
        <w:rPr>
          <w:rFonts w:cs="Times New Roman"/>
          <w:szCs w:val="24"/>
        </w:rPr>
        <w:t xml:space="preserve">the </w:t>
      </w:r>
      <w:r w:rsidR="0018533E" w:rsidRPr="12CE97D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p>
        </w:tc>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607E964E" w:rsidR="0018533E" w:rsidRDefault="0018533E" w:rsidP="00B15229">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2</w:t>
            </w:r>
            <w:r w:rsidRPr="00DD4874">
              <w:rPr>
                <w:rFonts w:cs="Times New Roman"/>
              </w:rPr>
              <w:fldChar w:fldCharType="end"/>
            </w:r>
            <w:bookmarkEnd w:id="0"/>
            <w:r w:rsidRPr="00DD4874">
              <w:rPr>
                <w:rFonts w:cs="Times New Roman"/>
              </w:rPr>
              <w:t>)</w:t>
            </w:r>
            <w:bookmarkEnd w:id="1"/>
          </w:p>
        </w:tc>
      </w:tr>
    </w:tbl>
    <w:p w14:paraId="4D5387E3" w14:textId="7FC04764" w:rsidR="0018533E" w:rsidRDefault="0018533E" w:rsidP="00DE1C65">
      <w:pPr>
        <w:jc w:val="both"/>
        <w:rPr>
          <w:rFonts w:cs="Times New Roman"/>
          <w:szCs w:val="24"/>
        </w:rPr>
      </w:pPr>
      <w:r w:rsidRPr="7D53A3DE">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10412380" w:rsidR="004D1DD6" w:rsidRPr="004D1DD6" w:rsidRDefault="000D033D" w:rsidP="00DE1C65">
      <w:pPr>
        <w:ind w:firstLine="720"/>
        <w:jc w:val="both"/>
      </w:pPr>
      <w:r>
        <w:rPr>
          <w:rFonts w:cs="Times New Roman"/>
          <w:szCs w:val="24"/>
        </w:rPr>
        <w:t xml:space="preserve">Note that </w:t>
      </w:r>
      <w:r w:rsidR="00384EAB">
        <w:rPr>
          <w:rFonts w:cs="Times New Roman"/>
          <w:szCs w:val="24"/>
        </w:rPr>
        <w:t xml:space="preserve">transit networks are time-dependent: </w:t>
      </w:r>
      <w:r>
        <w:rPr>
          <w:rFonts w:cs="Times New Roman"/>
          <w:szCs w:val="24"/>
        </w:rPr>
        <w:t xml:space="preserve">the travel times </w:t>
      </w:r>
      <w:r w:rsidR="00384EAB">
        <w:rPr>
          <w:rFonts w:cs="Times New Roman"/>
          <w:szCs w:val="24"/>
        </w:rPr>
        <w:t xml:space="preserve">for transit </w:t>
      </w:r>
      <w:r w:rsidR="00A4536F">
        <w:rPr>
          <w:rFonts w:cs="Times New Roman"/>
          <w:szCs w:val="24"/>
        </w:rPr>
        <w:t xml:space="preserve">passengers </w:t>
      </w:r>
      <w:r>
        <w:rPr>
          <w:rFonts w:cs="Times New Roman"/>
          <w:szCs w:val="24"/>
        </w:rPr>
        <w:t xml:space="preserve">in </w:t>
      </w:r>
      <w:r w:rsidR="00384EAB">
        <w:rPr>
          <w:rFonts w:cs="Times New Roman"/>
          <w:szCs w:val="24"/>
        </w:rPr>
        <w:t xml:space="preserve">each </w:t>
      </w:r>
      <w:r>
        <w:rPr>
          <w:rFonts w:cs="Times New Roman"/>
          <w:szCs w:val="24"/>
        </w:rPr>
        <w:t xml:space="preserve">transit </w:t>
      </w:r>
      <w:r w:rsidR="00384EAB">
        <w:rPr>
          <w:rFonts w:cs="Times New Roman"/>
          <w:szCs w:val="24"/>
        </w:rPr>
        <w:t xml:space="preserve">link </w:t>
      </w:r>
      <w:r>
        <w:rPr>
          <w:rFonts w:cs="Times New Roman"/>
          <w:szCs w:val="24"/>
        </w:rPr>
        <w:t xml:space="preserve">are determined by </w:t>
      </w:r>
      <w:r w:rsidR="00384EAB">
        <w:rPr>
          <w:rFonts w:cs="Times New Roman"/>
          <w:szCs w:val="24"/>
        </w:rPr>
        <w:t xml:space="preserve">their </w:t>
      </w:r>
      <w:r>
        <w:rPr>
          <w:rFonts w:cs="Times New Roman"/>
          <w:szCs w:val="24"/>
        </w:rPr>
        <w:t>arrival time</w:t>
      </w:r>
      <w:r w:rsidR="00B40A34">
        <w:rPr>
          <w:rFonts w:cs="Times New Roman"/>
          <w:szCs w:val="24"/>
        </w:rPr>
        <w:t xml:space="preserve"> at the origin stops</w:t>
      </w:r>
      <w:r w:rsidR="00384EAB">
        <w:rPr>
          <w:rFonts w:cs="Times New Roman"/>
          <w:szCs w:val="24"/>
        </w:rPr>
        <w:t xml:space="preserve"> </w:t>
      </w:r>
      <w:r w:rsidR="00384EAB">
        <w:rPr>
          <w:rFonts w:cs="Times New Roman"/>
          <w:i/>
          <w:iCs/>
        </w:rPr>
        <w:fldChar w:fldCharType="begin" w:fldLock="1"/>
      </w:r>
      <w:r w:rsidR="000970F2">
        <w:rPr>
          <w:rFonts w:cs="Times New Roman"/>
          <w:i/>
          <w:iCs/>
        </w:rPr>
        <w:instrText xml:space="preserve"> ADDIN ZOTERO_ITEM CSL_CITATION {"citationID":"XcmaRQaY","properties":{"formattedCitation":"(Gendreau et al., 2015; Wang et al., 2019)","plainCitation":"(Gendreau et al., 2015; Wang et al., 2019)","noteIndex":0},"citationItems":[{"id":"i7ODsrws/4TPIbnSx","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i7ODsrws/lwRfsf4X","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Pr>
          <w:rFonts w:cs="Times New Roman"/>
          <w:i/>
          <w:iCs/>
        </w:rPr>
        <w:fldChar w:fldCharType="separate"/>
      </w:r>
      <w:r w:rsidR="000970F2" w:rsidRPr="000970F2">
        <w:rPr>
          <w:rFonts w:cs="Times New Roman"/>
        </w:rPr>
        <w:t>(Gendreau et al., 2015; Wang et al., 2019)</w:t>
      </w:r>
      <w:r w:rsidR="00384EAB">
        <w:rPr>
          <w:rFonts w:cs="Times New Roman"/>
          <w:i/>
          <w:iCs/>
        </w:rPr>
        <w:fldChar w:fldCharType="end"/>
      </w:r>
      <w:r w:rsidR="00A4536F" w:rsidRPr="00A4536F">
        <w:rPr>
          <w:rFonts w:cs="Times New Roman"/>
        </w:rPr>
        <w:t>, because</w:t>
      </w:r>
      <w:r w:rsidR="00A4536F">
        <w:rPr>
          <w:rFonts w:cs="Times New Roman"/>
        </w:rPr>
        <w:t xml:space="preserve"> passengers must wait for a bus and cannot move without</w:t>
      </w:r>
      <w:r w:rsidR="001833E0">
        <w:rPr>
          <w:rFonts w:cs="Times New Roman"/>
        </w:rPr>
        <w:t xml:space="preserve"> one</w:t>
      </w:r>
      <w:r>
        <w:rPr>
          <w:rFonts w:cs="Times New Roman"/>
          <w:szCs w:val="24"/>
        </w:rPr>
        <w:t xml:space="preserve">. </w:t>
      </w:r>
      <w:r w:rsidR="00384EAB">
        <w:rPr>
          <w:rFonts w:cs="Times New Roman"/>
          <w:szCs w:val="24"/>
        </w:rPr>
        <w:t xml:space="preserve">For example, </w:t>
      </w:r>
      <w:r w:rsidR="008C0C9F">
        <w:rPr>
          <w:rFonts w:cs="Times New Roman"/>
          <w:szCs w:val="24"/>
        </w:rPr>
        <w:t>a person who arrives early will not leave earlier than a person who arrives later if they take the same bus; meanwhile, a person who misse</w:t>
      </w:r>
      <w:r w:rsidR="00BF2ED0">
        <w:rPr>
          <w:rFonts w:cs="Times New Roman"/>
          <w:szCs w:val="24"/>
        </w:rPr>
        <w:t>s</w:t>
      </w:r>
      <w:r w:rsidR="008C0C9F">
        <w:rPr>
          <w:rFonts w:cs="Times New Roman"/>
          <w:szCs w:val="24"/>
        </w:rPr>
        <w:t xml:space="preserve"> a bus will take significantly longer</w:t>
      </w:r>
      <w:r w:rsidR="00BF2ED0">
        <w:rPr>
          <w:rFonts w:cs="Times New Roman"/>
          <w:szCs w:val="24"/>
        </w:rPr>
        <w:t xml:space="preserve"> time</w:t>
      </w:r>
      <w:r w:rsidR="008C0C9F">
        <w:rPr>
          <w:rFonts w:cs="Times New Roman"/>
          <w:szCs w:val="24"/>
        </w:rPr>
        <w:t xml:space="preserve"> in a same transit link</w:t>
      </w:r>
      <w:r>
        <w:rPr>
          <w:rFonts w:cs="Times New Roman"/>
          <w:szCs w:val="24"/>
        </w:rPr>
        <w:t>.</w:t>
      </w:r>
      <w:r w:rsidR="00BF2ED0">
        <w:rPr>
          <w:rFonts w:cs="Times New Roman"/>
          <w:szCs w:val="24"/>
        </w:rPr>
        <w:t xml:space="preserve"> The dynamic weights of public transit network add on the difficulties and computational costs of the problem.</w:t>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0970F2">
        <w:rPr>
          <w:rFonts w:cs="Times New Roman"/>
          <w:szCs w:val="24"/>
        </w:rPr>
        <w:instrText xml:space="preserve"> ADDIN ZOTERO_ITEM CSL_CITATION {"citationID":"kDtWuOVQ","properties":{"formattedCitation":"(Ahn &amp; Shin, 1991; Ichoua et al., 2003)","plainCitation":"(Ahn &amp; Shin, 1991; Ichoua et al., 2003)","noteIndex":0},"citationItems":[{"id":"i7ODsrws/O2G42TcS","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i7ODsrws/r9WlsE13","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0970F2" w:rsidRPr="000970F2">
        <w:rPr>
          <w:rFonts w:cs="Times New Roman"/>
        </w:rPr>
        <w:t>(Ahn &amp; Shin, 1991; Ichoua et al., 2003)</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w:t>
      </w:r>
      <w:r w:rsidR="00183336">
        <w:rPr>
          <w:rFonts w:cs="Times New Roman"/>
          <w:szCs w:val="24"/>
        </w:rPr>
        <w:lastRenderedPageBreak/>
        <w:t xml:space="preserve">arrive later at the destination stop 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on the same route that is scheduled later</w:t>
      </w:r>
      <w:r w:rsidR="00183336">
        <w:rPr>
          <w:rFonts w:cs="Times New Roman"/>
          <w:szCs w:val="24"/>
        </w:rPr>
        <w:t xml:space="preserve">. </w:t>
      </w:r>
      <w:r w:rsidR="00492F07">
        <w:rPr>
          <w:rFonts w:cs="Times New Roman"/>
          <w:szCs w:val="24"/>
        </w:rPr>
        <w:t>One vehicle overtaking another</w:t>
      </w:r>
      <w:r w:rsidR="00FF6350">
        <w:rPr>
          <w:rFonts w:cs="Times New Roman"/>
          <w:szCs w:val="24"/>
        </w:rPr>
        <w:t xml:space="preserve">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 xml:space="preserve">estima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7AF538FB" w:rsidR="004F7DA9" w:rsidRDefault="0094605B" w:rsidP="00DE1C65">
      <w:pPr>
        <w:jc w:val="both"/>
      </w:pPr>
      <w:r>
        <w:t>We define u</w:t>
      </w:r>
      <w:r w:rsidR="004F7DA9">
        <w:t>nreliability of transit accessibility</w:t>
      </w:r>
      <w:r>
        <w:t xml:space="preserve"> as the </w:t>
      </w:r>
      <w:r w:rsidR="00F70B25">
        <w:t xml:space="preserve">deviation </w:t>
      </w:r>
      <w:r>
        <w:t xml:space="preserve">between the schedule-based accessibility and the </w:t>
      </w:r>
      <w:r w:rsidR="00385AE5">
        <w:t>deliv</w:t>
      </w:r>
      <w:r w:rsidR="00142F81">
        <w:t>e</w:t>
      </w:r>
      <w:r w:rsidR="00385AE5">
        <w:t>red</w:t>
      </w:r>
      <w:r>
        <w:t xml:space="preserve"> accessibility. Schedule-based accessibility represents the promise that the transit authorities make to users, which cannot be perfectly kept under most circumstances due to on-time performance loss. </w:t>
      </w:r>
    </w:p>
    <w:p w14:paraId="4F0A4D96" w14:textId="17821CF9" w:rsidR="001A5ED2" w:rsidRDefault="006038CE" w:rsidP="00DE1C65">
      <w:pPr>
        <w:ind w:firstLine="720"/>
        <w:jc w:val="both"/>
      </w:pPr>
      <w:r>
        <w:t>However</w:t>
      </w:r>
      <w:r w:rsidR="00B627E2">
        <w:t>, the definition of actual experienced physical accessibility can be nuanced. A</w:t>
      </w:r>
      <w:r w:rsidR="004F7DA9">
        <w:t xml:space="preserve">s we already </w:t>
      </w:r>
      <w:r w:rsidR="00B13E85">
        <w:t xml:space="preserve">discussed </w:t>
      </w:r>
      <w:r w:rsidR="004F7DA9">
        <w:t>in the previous sections, retrospective</w:t>
      </w:r>
      <w:r w:rsidR="00B627E2">
        <w:t xml:space="preserve"> real-time</w:t>
      </w:r>
      <w:r w:rsidR="004F7DA9">
        <w:t xml:space="preserve"> STPs are not 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4F7DA9">
        <w:fldChar w:fldCharType="begin" w:fldLock="1"/>
      </w:r>
      <w:r w:rsidR="00B853B4">
        <w:instrText xml:space="preserve"> ADDIN ZOTERO_ITEM CSL_CITATION {"citationID":"fgLV8tiN","properties":{"formattedCitation":"(Liu et al., 2022)","plainCitation":"(Liu et al., 2022)","dontUpdate":true,"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 xml:space="preserve">Liu et al. </w:t>
      </w:r>
      <w:r w:rsidR="00EA49F4">
        <w:rPr>
          <w:rFonts w:cs="Times New Roman"/>
        </w:rPr>
        <w:t>(</w:t>
      </w:r>
      <w:r w:rsidR="000970F2" w:rsidRPr="000970F2">
        <w:rPr>
          <w:rFonts w:cs="Times New Roman"/>
        </w:rPr>
        <w:t>2022)</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implement the plan </w:t>
      </w:r>
      <w:r w:rsidR="00B13E85">
        <w:t xml:space="preserve">using the </w:t>
      </w:r>
      <w:r w:rsidR="004F7DA9">
        <w:t>actual arrival time</w:t>
      </w:r>
      <w:r w:rsidR="00B13E85">
        <w:t xml:space="preserve"> instead</w:t>
      </w:r>
      <w:r w:rsidR="004F7DA9">
        <w:t xml:space="preserve"> </w:t>
      </w:r>
      <w:r w:rsidR="004F7DA9">
        <w:fldChar w:fldCharType="begin" w:fldLock="1"/>
      </w:r>
      <w:r w:rsidR="000970F2">
        <w:instrText xml:space="preserve"> ADDIN ZOTERO_ITEM CSL_CITATION {"citationID":"3lQeF0d1","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0970F2" w:rsidRPr="000970F2">
        <w:rPr>
          <w:rFonts w:cs="Times New Roman"/>
        </w:rPr>
        <w:t>(Liu et al., 2022)</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p>
        </w:tc>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2D61348C" w:rsidR="001A5ED2" w:rsidRDefault="001A5ED2" w:rsidP="00DE1C65">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7731C0">
              <w:rPr>
                <w:rFonts w:cs="Times New Roman"/>
                <w:noProof/>
              </w:rPr>
              <w:t>3</w:t>
            </w:r>
            <w:r w:rsidRPr="00DD4874">
              <w:rPr>
                <w:rFonts w:cs="Times New Roman"/>
              </w:rPr>
              <w:fldChar w:fldCharType="end"/>
            </w:r>
            <w:bookmarkEnd w:id="2"/>
            <w:r w:rsidRPr="00DD4874">
              <w:rPr>
                <w:rFonts w:cs="Times New Roman"/>
              </w:rPr>
              <w:t>)</w:t>
            </w:r>
            <w:bookmarkEnd w:id="3"/>
          </w:p>
        </w:tc>
      </w:tr>
    </w:tbl>
    <w:p w14:paraId="7C1A356B" w14:textId="36EC0B2A"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w:t>
      </w:r>
      <w:r w:rsidR="0051408E">
        <w:t xml:space="preserve">Both scheduled and realizable STPs are calculated with </w:t>
      </w:r>
      <w:r w:rsidR="006B3E00">
        <w:t>equation (2) but with different travel time</w:t>
      </w:r>
      <w:r w:rsidR="00426202">
        <w:t>s</w:t>
      </w:r>
      <w:r w:rsidR="006B3E00">
        <w:t xml:space="preserve"> calculated from the Dijkstra algorithm.</w:t>
      </w:r>
    </w:p>
    <w:p w14:paraId="6AF48369" w14:textId="6F67E18E"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define robustness as the change of accessibility unreliability before and during the disruption</w:t>
      </w:r>
      <w:r w:rsidR="000577A3">
        <w:t xml:space="preserve"> </w:t>
      </w:r>
      <w:r w:rsidR="00CF3BAD">
        <w:t>and</w:t>
      </w:r>
      <w:r w:rsidR="000577A3">
        <w:t xml:space="preserve"> recoverability as the duration of the disruption’s impact</w:t>
      </w:r>
      <w:r w:rsidR="00486140">
        <w:t xml:space="preserve">. Again, it is noteworthy that long-term disruptions will be very likely to land on a new normal, and COVID-19 is still an ongoing event; both factors make it impossible to define the recoverability of systems </w:t>
      </w:r>
      <w:r w:rsidR="00045522">
        <w:t xml:space="preserve">against </w:t>
      </w:r>
      <w:r w:rsidR="00486140">
        <w:t>COVID-19</w:t>
      </w:r>
      <w:r w:rsidR="00740337">
        <w:t>.</w:t>
      </w:r>
      <w:r w:rsidR="000577A3">
        <w:t xml:space="preserve"> We </w:t>
      </w:r>
      <w:r w:rsidR="00705876">
        <w:t>introduce</w:t>
      </w:r>
      <w:r w:rsidR="000577A3">
        <w:t xml:space="preserve"> </w:t>
      </w:r>
      <w:r w:rsidR="00705876">
        <w:t xml:space="preserve">specific </w:t>
      </w:r>
      <w:r w:rsidR="007F0E1E">
        <w:t xml:space="preserve">definitions </w:t>
      </w:r>
      <w:r w:rsidR="00705876">
        <w:t xml:space="preserve">and analyses in </w:t>
      </w:r>
      <w:r w:rsidR="007F0E1E">
        <w:t xml:space="preserve">the following </w:t>
      </w:r>
      <w:r w:rsidR="00705876">
        <w:t>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lastRenderedPageBreak/>
        <w:t>Short-term Disruption: College Football Game</w:t>
      </w:r>
      <w:r w:rsidR="009130BA">
        <w:t>s</w:t>
      </w:r>
    </w:p>
    <w:p w14:paraId="37455FD2" w14:textId="49FC5FE4"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w:t>
      </w:r>
      <w:r w:rsidR="00D03735">
        <w:t xml:space="preserve">attracted </w:t>
      </w:r>
      <w:r w:rsidR="008E1E91">
        <w:t xml:space="preserve">more than a hundred thousand viewers to the stadium before the pandemic </w:t>
      </w:r>
      <w:r w:rsidR="008E1E91">
        <w:fldChar w:fldCharType="begin" w:fldLock="1"/>
      </w:r>
      <w:r w:rsidR="000970F2">
        <w:instrText xml:space="preserve"> ADDIN ZOTERO_ITEM CSL_CITATION {"citationID":"WnYNIk6b","properties":{"formattedCitation":"(Kaufman, 2021)","plainCitation":"(Kaufman, 2021)","noteIndex":0},"citationItems":[{"id":"i7ODsrws/GMNvRDGM","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0970F2" w:rsidRPr="000970F2">
        <w:rPr>
          <w:rFonts w:cs="Times New Roman"/>
        </w:rPr>
        <w:t>(Kaufman, 2021)</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D03735">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414DA1A8" w:rsidR="006060D0" w:rsidRDefault="00E30406" w:rsidP="00DE1C65">
      <w:pPr>
        <w:ind w:firstLine="720"/>
        <w:jc w:val="both"/>
      </w:pPr>
      <w:r>
        <w:t xml:space="preserve">Ohio State football </w:t>
      </w:r>
      <w:r w:rsidR="00C513AA">
        <w:t xml:space="preserve">games are a good example of </w:t>
      </w:r>
      <w:r>
        <w:t xml:space="preserve">a </w:t>
      </w:r>
      <w:r w:rsidR="00C513AA">
        <w:t xml:space="preserve">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as 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e select </w:t>
      </w:r>
      <w:r w:rsidR="008E1E91">
        <w:t xml:space="preserve">all home and away game days in 2018 and 2019 </w:t>
      </w:r>
      <w:r w:rsidR="00F651B2">
        <w:t xml:space="preserve">from September to December </w:t>
      </w:r>
      <w:r w:rsidR="008E1E91">
        <w:t xml:space="preserve">and calculate the accessibility unreliability. </w:t>
      </w:r>
      <w:r w:rsidR="00F651B2">
        <w:t xml:space="preserve">We also </w:t>
      </w:r>
      <w:r>
        <w:t xml:space="preserve">calculate this measure for </w:t>
      </w:r>
      <w:r w:rsidR="00E22AFD">
        <w:t>other</w:t>
      </w:r>
      <w:r w:rsidR="00F651B2">
        <w:t xml:space="preserve"> Saturdays without a </w:t>
      </w:r>
      <w:r w:rsidR="00A87A3E">
        <w:t xml:space="preserve">home </w:t>
      </w:r>
      <w:r w:rsidR="001B2B12">
        <w:t>or</w:t>
      </w:r>
      <w:r w:rsidR="00A87A3E">
        <w:t xml:space="preserve"> away </w:t>
      </w:r>
      <w:r w:rsidR="00F651B2">
        <w:t xml:space="preserve">game in the same </w:t>
      </w:r>
      <w:proofErr w:type="gramStart"/>
      <w:r w:rsidR="00F651B2">
        <w:t>time period</w:t>
      </w:r>
      <w:proofErr w:type="gramEnd"/>
      <w:r w:rsidR="004B4C1D">
        <w:t xml:space="preserve"> for comparison</w:t>
      </w:r>
      <w:r w:rsidR="00F651B2">
        <w:t xml:space="preserve">. </w:t>
      </w:r>
    </w:p>
    <w:p w14:paraId="0B1D5C91" w14:textId="4A4566D9" w:rsidR="008E1E91" w:rsidRDefault="0050297C" w:rsidP="00DE1C65">
      <w:pPr>
        <w:ind w:firstLine="720"/>
        <w:jc w:val="both"/>
      </w:pPr>
      <w:r>
        <w:t xml:space="preserve">First, we investigate the temporal trend of accessibility reliability before and after the event time. </w:t>
      </w:r>
      <w:r w:rsidR="00DB235F">
        <w:t>Each</w:t>
      </w:r>
      <w:r w:rsidR="00031C2C">
        <w:t xml:space="preserve"> game can have</w:t>
      </w:r>
      <w:r w:rsidR="00DB235F">
        <w:t xml:space="preserve"> a</w:t>
      </w:r>
      <w:r w:rsidR="00031C2C">
        <w:t xml:space="preserve"> different start time</w:t>
      </w:r>
      <w:r w:rsidR="0083519C">
        <w:t xml:space="preserve"> </w:t>
      </w:r>
      <w:r w:rsidR="00DB235F">
        <w:t>and</w:t>
      </w:r>
      <w:r w:rsidR="00031C2C">
        <w:t xml:space="preserve"> impacts can thus occur at different </w:t>
      </w:r>
      <w:r w:rsidR="0083519C">
        <w:t>hours;</w:t>
      </w:r>
      <w:r w:rsidR="00DB235F">
        <w:t xml:space="preserve"> therefore</w:t>
      </w:r>
      <w:r w:rsidR="0083519C">
        <w:t>,</w:t>
      </w:r>
      <w:r w:rsidR="00DB235F">
        <w:t xml:space="preserve"> we categorize games based on their start time</w:t>
      </w:r>
      <w:r w:rsidR="00031C2C">
        <w:t xml:space="preserve">. There are three start </w:t>
      </w:r>
      <w:r>
        <w:t xml:space="preserve">time </w:t>
      </w:r>
      <w:r w:rsidR="00031C2C">
        <w:t xml:space="preserve">slots: 12:00, </w:t>
      </w:r>
      <w:r w:rsidR="00C648AE">
        <w:t>15</w:t>
      </w:r>
      <w:r w:rsidR="00031C2C">
        <w:t>:30/</w:t>
      </w:r>
      <w:r w:rsidR="00C648AE">
        <w:t>16</w:t>
      </w:r>
      <w:r w:rsidR="00031C2C">
        <w:t xml:space="preserve">:00, and </w:t>
      </w:r>
      <w:r w:rsidR="00C648AE">
        <w:t>19</w:t>
      </w:r>
      <w:r w:rsidR="00031C2C">
        <w:t>:30</w:t>
      </w:r>
      <w:r>
        <w:t>.</w:t>
      </w:r>
      <w:r w:rsidR="00707F87">
        <w:t xml:space="preserve"> </w:t>
      </w:r>
      <w:r w:rsidR="006824AC">
        <w:t xml:space="preserve">There are 9 home games at 12:00, 4 home games </w:t>
      </w:r>
      <w:r w:rsidR="001419C3">
        <w:t xml:space="preserve">at </w:t>
      </w:r>
      <w:r w:rsidR="00C648AE">
        <w:t>15:30/16:00</w:t>
      </w:r>
      <w:r w:rsidR="001419C3">
        <w:t xml:space="preserve">, and 1 home game at </w:t>
      </w:r>
      <w:r w:rsidR="00C648AE">
        <w:t>19:30</w:t>
      </w:r>
      <w:r w:rsidR="001419C3">
        <w:t xml:space="preserve">.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t>Long-term Disruption</w:t>
      </w:r>
      <w:r w:rsidR="005559F9">
        <w:t xml:space="preserve">: the COVID-19 </w:t>
      </w:r>
      <w:r>
        <w:t>P</w:t>
      </w:r>
      <w:r w:rsidR="005559F9">
        <w:t xml:space="preserve">andemic </w:t>
      </w:r>
    </w:p>
    <w:p w14:paraId="04FFFC7F" w14:textId="3572B839"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 xml:space="preserve">has </w:t>
      </w:r>
      <w:r w:rsidR="007355B0">
        <w:t xml:space="preserve">had </w:t>
      </w:r>
      <w:r>
        <w:t>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w:t>
      </w:r>
      <w:r w:rsidR="00FC3D57">
        <w:t xml:space="preserve">a </w:t>
      </w:r>
      <w:r w:rsidR="00AD38E7">
        <w:t>long-term</w:t>
      </w:r>
      <w:r w:rsidR="00C513AA">
        <w:t xml:space="preserve"> disruptive event</w:t>
      </w:r>
      <w:r w:rsidR="00FC3D57">
        <w:t>,</w:t>
      </w:r>
      <w:r w:rsidR="00C513AA">
        <w:t xml:space="preserve"> the city of </w:t>
      </w:r>
      <w:r w:rsidR="002B4FF9">
        <w:t xml:space="preserve">Columbus </w:t>
      </w:r>
      <w:r w:rsidR="00FC3D57">
        <w:t xml:space="preserve">as our study area, </w:t>
      </w:r>
      <w:r w:rsidR="002B4FF9">
        <w:t xml:space="preserve">and COTA as our </w:t>
      </w:r>
      <w:r w:rsidR="00FC3D57">
        <w:t>transit system of interest.</w:t>
      </w:r>
      <w:r w:rsidR="002B4FF9">
        <w:t xml:space="preserve"> </w:t>
      </w:r>
    </w:p>
    <w:p w14:paraId="09D253B3" w14:textId="024FAD03"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0970F2">
        <w:instrText xml:space="preserve"> ADDIN ZOTERO_ITEM CSL_CITATION {"citationID":"IacRDt4m","properties":{"formattedCitation":"(Chow, 2020)","plainCitation":"(Chow, 2020)","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0970F2" w:rsidRPr="000970F2">
        <w:rPr>
          <w:rFonts w:cs="Times New Roman"/>
        </w:rPr>
        <w:t>(Chow, 2020)</w:t>
      </w:r>
      <w:r w:rsidR="00AD155A">
        <w:fldChar w:fldCharType="end"/>
      </w:r>
      <w:r w:rsidR="00B9205C">
        <w:t>, which resulted in immediate decline of the ridership</w:t>
      </w:r>
      <w:r w:rsidR="00AD155A">
        <w:t xml:space="preserve"> </w:t>
      </w:r>
      <w:r w:rsidR="00AD155A">
        <w:fldChar w:fldCharType="begin"/>
      </w:r>
      <w:r w:rsidR="000970F2">
        <w:instrText xml:space="preserve"> ADDIN ZOTERO_ITEM CSL_CITATION {"citationID":"pKlM2Xku","properties":{"formattedCitation":"(Liu et al., 2020)","plainCitation":"(Liu et al., 2020)","noteIndex":0},"citationItems":[{"id":1671,"uris":["http://zotero.org/users/9738374/items/ULWA7KW8"],"itemData":{"id":1671,"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970F2" w:rsidRPr="000970F2">
        <w:rPr>
          <w:rFonts w:cs="Times New Roman"/>
        </w:rPr>
        <w:t>(Liu et al., 2020)</w:t>
      </w:r>
      <w:r w:rsidR="00AD155A">
        <w:fldChar w:fldCharType="end"/>
      </w:r>
      <w:r w:rsidR="00B9205C">
        <w:t xml:space="preserve">. The plunge in ridership also </w:t>
      </w:r>
      <w:r w:rsidR="005B018B">
        <w:t xml:space="preserve">led </w:t>
      </w:r>
      <w:r w:rsidR="00B9205C">
        <w:t xml:space="preserve">to service </w:t>
      </w:r>
      <w:r w:rsidR="005B018B">
        <w:t xml:space="preserve">cuts </w:t>
      </w:r>
      <w:r w:rsidR="00B9205C">
        <w:t>and schedule chang</w:t>
      </w:r>
      <w:r w:rsidR="001F3E44">
        <w:t>es</w:t>
      </w:r>
      <w:r w:rsidR="00B9205C">
        <w:t xml:space="preserve"> to adapt to staff shortage and economic difficulties</w:t>
      </w:r>
      <w:r w:rsidR="00A67B3B">
        <w:t xml:space="preserve"> </w:t>
      </w:r>
      <w:r w:rsidR="003E04BF">
        <w:fldChar w:fldCharType="begin"/>
      </w:r>
      <w:r w:rsidR="000970F2">
        <w:instrText xml:space="preserve"> ADDIN ZOTERO_ITEM CSL_CITATION {"citationID":"l0TyAwFh","properties":{"formattedCitation":"(Van Niel, 2021)","plainCitation":"(Van Niel, 2021)","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0970F2" w:rsidRPr="000970F2">
        <w:rPr>
          <w:rFonts w:cs="Times New Roman"/>
        </w:rPr>
        <w:t>(Van Niel, 2021)</w:t>
      </w:r>
      <w:r w:rsidR="003E04BF">
        <w:fldChar w:fldCharType="end"/>
      </w:r>
      <w:r w:rsidR="008B3F6E">
        <w:t xml:space="preserve">. To investigate the distinctive impacts of different stages of the pandemic, we </w:t>
      </w:r>
      <w:r w:rsidR="00B9205C">
        <w:t xml:space="preserve">select all the Wednesdays during </w:t>
      </w:r>
      <w:r w:rsidR="005B018B">
        <w:t xml:space="preserve">the period of </w:t>
      </w:r>
      <w:r w:rsidR="00762F82">
        <w:t>March</w:t>
      </w:r>
      <w:r w:rsidR="003E04BF">
        <w:t xml:space="preserve"> 20</w:t>
      </w:r>
      <w:r w:rsidR="00467239">
        <w:t>19</w:t>
      </w:r>
      <w:r w:rsidR="005B018B">
        <w:t xml:space="preserve"> to January 2022</w:t>
      </w:r>
      <w:r w:rsidR="00B9205C">
        <w:t xml:space="preserve">. </w:t>
      </w:r>
      <w:r w:rsidR="00266F59">
        <w:t xml:space="preserve">We first calculate the average realizable accessibility, i.e., the average number of accessible stops, and </w:t>
      </w:r>
      <w:r w:rsidR="005B018B">
        <w:t xml:space="preserve">the </w:t>
      </w:r>
      <w:r w:rsidR="00266F59">
        <w:t xml:space="preserve">accessibility reliability for each date. </w:t>
      </w:r>
    </w:p>
    <w:p w14:paraId="35E74E6D" w14:textId="409EBF29" w:rsidR="003117B5" w:rsidRDefault="00266F59" w:rsidP="00DE1C65">
      <w:pPr>
        <w:ind w:firstLine="720"/>
        <w:jc w:val="both"/>
      </w:pPr>
      <w:r>
        <w:lastRenderedPageBreak/>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5210A9EF" w:rsidR="00F14EAA" w:rsidRDefault="00F425EB" w:rsidP="00DE1C65">
      <w:pPr>
        <w:pStyle w:val="Heading1"/>
        <w:spacing w:before="120" w:after="120"/>
        <w:jc w:val="both"/>
      </w:pPr>
      <w:r>
        <w:t>Results</w:t>
      </w:r>
    </w:p>
    <w:p w14:paraId="6D393C9A" w14:textId="5D6CF6AF" w:rsidR="00F14EAA" w:rsidRDefault="0049051C" w:rsidP="00DE1C65">
      <w:pPr>
        <w:pStyle w:val="Heading2"/>
        <w:jc w:val="both"/>
      </w:pPr>
      <w:r>
        <w:t xml:space="preserve">Short-term Disruption: </w:t>
      </w:r>
      <w:r w:rsidR="00F14EAA">
        <w:t>Football games</w:t>
      </w:r>
    </w:p>
    <w:p w14:paraId="5B651B21" w14:textId="6F854F62" w:rsidR="006060D0" w:rsidRDefault="006060D0" w:rsidP="00DE1C65">
      <w:pPr>
        <w:keepNext/>
        <w:spacing w:before="120" w:after="120"/>
        <w:jc w:val="both"/>
      </w:pPr>
      <w:r>
        <w:t xml:space="preserve">We calculate accessibility </w:t>
      </w:r>
      <w:r w:rsidR="00707F87">
        <w:t>un</w:t>
      </w:r>
      <w:r>
        <w:t xml:space="preserve">reliability of every </w:t>
      </w:r>
      <w:r w:rsidR="00E44B97">
        <w:t xml:space="preserve">stop and every </w:t>
      </w:r>
      <w:r>
        <w:t xml:space="preserve">hour from </w:t>
      </w:r>
      <w:r w:rsidR="00F425EB">
        <w:t>8:00 to 22:00</w:t>
      </w:r>
      <w:r>
        <w:t xml:space="preserve"> for every game day</w:t>
      </w:r>
      <w:r w:rsidR="00842C15">
        <w:t xml:space="preserve"> </w:t>
      </w:r>
      <w:r w:rsidR="00F425EB">
        <w:t xml:space="preserve">from </w:t>
      </w:r>
      <w:r w:rsidR="00842C15">
        <w:t>2018 to 2019</w:t>
      </w:r>
      <w:r>
        <w:t>.</w:t>
      </w:r>
      <w:r w:rsidR="00707F87">
        <w:t xml:space="preserve"> We aggregate all </w:t>
      </w:r>
      <w:r w:rsidR="00F425EB">
        <w:t xml:space="preserve">game </w:t>
      </w:r>
      <w:r w:rsidR="00707F87">
        <w:t xml:space="preserve">days based on their start time; </w:t>
      </w:r>
      <w:r w:rsidR="00707F87">
        <w:fldChar w:fldCharType="begin"/>
      </w:r>
      <w:r w:rsidR="00707F87">
        <w:instrText xml:space="preserve"> REF _Ref109222387 \h </w:instrText>
      </w:r>
      <w:r w:rsidR="00DE1C65">
        <w:instrText xml:space="preserve"> \* MERGEFORMAT </w:instrText>
      </w:r>
      <w:r w:rsidR="00707F87">
        <w:fldChar w:fldCharType="separate"/>
      </w:r>
      <w:r w:rsidR="007731C0">
        <w:t>Figure 1</w:t>
      </w:r>
      <w:r w:rsidR="00707F87">
        <w:fldChar w:fldCharType="end"/>
      </w:r>
      <w:r w:rsidR="00707F87">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only access half of the stops in the scheduled scenario. </w:t>
      </w:r>
      <w:r w:rsidR="006824AC">
        <w:t>All game days</w:t>
      </w:r>
      <w:r w:rsidR="004E7EFC">
        <w:t>,</w:t>
      </w:r>
      <w:r w:rsidR="006824AC">
        <w:t xml:space="preserve"> except the </w:t>
      </w:r>
      <w:r w:rsidR="005079EA">
        <w:t>19:30</w:t>
      </w:r>
      <w:r w:rsidR="006824AC">
        <w:t xml:space="preserve"> game</w:t>
      </w:r>
      <w:r w:rsidR="004E7EFC">
        <w:t xml:space="preserve"> </w:t>
      </w:r>
      <w:r w:rsidR="004E7EFC">
        <w:lastRenderedPageBreak/>
        <w:t>(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DE1C65">
      <w:pPr>
        <w:keepNext/>
        <w:spacing w:before="120" w:after="120"/>
        <w:jc w:val="both"/>
      </w:pPr>
      <w:r>
        <w:rPr>
          <w:noProof/>
        </w:rPr>
        <w:drawing>
          <wp:inline distT="0" distB="0" distL="0" distR="0" wp14:anchorId="3C0CEE36" wp14:editId="2D70F433">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480685" cy="5480685"/>
                    </a:xfrm>
                    <a:prstGeom prst="rect">
                      <a:avLst/>
                    </a:prstGeom>
                    <a:noFill/>
                    <a:ln>
                      <a:noFill/>
                    </a:ln>
                  </pic:spPr>
                </pic:pic>
              </a:graphicData>
            </a:graphic>
          </wp:inline>
        </w:drawing>
      </w:r>
    </w:p>
    <w:p w14:paraId="0A1B35A8" w14:textId="682A0C14" w:rsidR="00F14EAA" w:rsidRDefault="006060D0" w:rsidP="00DE1C65">
      <w:pPr>
        <w:spacing w:before="120" w:after="120"/>
        <w:jc w:val="both"/>
      </w:pPr>
      <w:bookmarkStart w:id="4" w:name="_Ref109222387"/>
      <w:r>
        <w:t xml:space="preserve">Figure </w:t>
      </w:r>
      <w:fldSimple w:instr=" SEQ Figure \* ARABIC ">
        <w:r w:rsidR="007731C0">
          <w:rPr>
            <w:noProof/>
          </w:rPr>
          <w:t>1</w:t>
        </w:r>
      </w:fldSimple>
      <w:bookmarkEnd w:id="4"/>
      <w:r>
        <w:t xml:space="preserve">: </w:t>
      </w:r>
      <w:r w:rsidR="000459EB">
        <w:t xml:space="preserve">Average </w:t>
      </w:r>
      <w:r>
        <w:t xml:space="preserve">hourly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w:t>
      </w:r>
      <w:r w:rsidR="00133C2B">
        <w:t>19</w:t>
      </w:r>
      <w:r w:rsidR="00561FD1">
        <w:t xml:space="preserve">:30 </w:t>
      </w:r>
      <w:r w:rsidR="00261DF5">
        <w:t xml:space="preserve">game </w:t>
      </w:r>
      <w:r w:rsidR="00561FD1">
        <w:t xml:space="preserve">ended at </w:t>
      </w:r>
      <w:r w:rsidR="00133C2B">
        <w:t>23</w:t>
      </w:r>
      <w:r w:rsidR="00561FD1">
        <w:t>:03, which is outside the scale of the graph</w:t>
      </w:r>
      <w:r w:rsidR="00446373">
        <w:t xml:space="preserve"> and normal operation hours</w:t>
      </w:r>
      <w:r w:rsidR="00561FD1">
        <w:t>.</w:t>
      </w:r>
    </w:p>
    <w:p w14:paraId="4EBA16EF" w14:textId="34A93AEF"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7731C0">
        <w:t>Figure 2</w:t>
      </w:r>
      <w:r w:rsidR="00E2674F">
        <w:fldChar w:fldCharType="end"/>
      </w:r>
      <w:r w:rsidR="00E2674F">
        <w:t xml:space="preserve"> visualizes 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7731C0">
        <w:t>Figure 3</w:t>
      </w:r>
      <w:r w:rsidR="00027E86">
        <w:fldChar w:fldCharType="end"/>
      </w:r>
      <w:r w:rsidR="0049051C">
        <w:t xml:space="preserve">, moreover, </w:t>
      </w:r>
      <w:r w:rsidR="00AC0647">
        <w:t xml:space="preserve">reaffirms </w:t>
      </w:r>
      <w:r w:rsidR="0049051C">
        <w:t xml:space="preserve">this </w:t>
      </w:r>
      <w:r w:rsidR="00D643D4">
        <w:t xml:space="preserve">correlation </w:t>
      </w:r>
      <w:r w:rsidR="0049051C">
        <w:t>between football games and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in the same </w:t>
      </w:r>
      <w:proofErr w:type="gramStart"/>
      <w:r w:rsidR="00027E86">
        <w:lastRenderedPageBreak/>
        <w:t>time period</w:t>
      </w:r>
      <w:proofErr w:type="gramEnd"/>
      <w:r w:rsidR="00027E86">
        <w:t xml:space="preserve">. </w:t>
      </w:r>
      <w:r w:rsidR="00D84CE5">
        <w:t xml:space="preserve">The unreliability in home game days is higher than away game days and non-game days, while away game days are higher than non-game days. </w:t>
      </w:r>
    </w:p>
    <w:p w14:paraId="326B18A7" w14:textId="6550B60A" w:rsidR="006C7A65"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 xml:space="preserve">average, while unreliability at the after-game peak is 25.4% higher than the average, showing </w:t>
      </w:r>
      <w:r w:rsidR="0028121F">
        <w:t xml:space="preserve">the impact </w:t>
      </w:r>
      <w:r w:rsidR="008260F2">
        <w:t>on</w:t>
      </w:r>
      <w:r w:rsidR="00795D64">
        <w:t xml:space="preserve"> transit service’s reliability. In term of recoverability, the duration of football games’ impact, i.e., the gap between before- and after-game peaks, is 6.8 hours.</w:t>
      </w:r>
      <w:r w:rsidR="006C7A65">
        <w:t xml:space="preserve"> Note that this measure </w:t>
      </w:r>
      <w:r w:rsidR="008F2510">
        <w:t>does</w:t>
      </w:r>
      <w:r w:rsidR="006C7A65">
        <w:t xml:space="preserve"> not completely encompass all the affected period, as the traffic form</w:t>
      </w:r>
      <w:r w:rsidR="00326DE8">
        <w:t>s</w:t>
      </w:r>
      <w:r w:rsidR="006C7A65">
        <w:t xml:space="preserve"> before the peak; instead, it reflects the most affected period and the core of the disruption. </w:t>
      </w:r>
    </w:p>
    <w:p w14:paraId="1310A499" w14:textId="4EC40EDA" w:rsidR="0005182D" w:rsidRDefault="008A083C" w:rsidP="006C7A65">
      <w:pPr>
        <w:spacing w:before="120" w:after="120"/>
        <w:ind w:firstLine="720"/>
        <w:jc w:val="both"/>
      </w:pPr>
      <w:r>
        <w:t xml:space="preserve">We can also divide the </w:t>
      </w:r>
      <w:r w:rsidR="00662EF3">
        <w:t xml:space="preserve">whole period </w:t>
      </w:r>
      <w:r>
        <w:t xml:space="preserve">into </w:t>
      </w:r>
      <w:r w:rsidR="00662EF3">
        <w:t xml:space="preserve">three sections: 1) </w:t>
      </w:r>
      <w:r>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7731C0">
        <w:t xml:space="preserve">Figure </w:t>
      </w:r>
      <w:r w:rsidR="007731C0">
        <w:rPr>
          <w:noProof/>
        </w:rPr>
        <w:t>1</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7731C0">
        <w:t>Figure 2</w:t>
      </w:r>
      <w:r w:rsidR="009A39CE">
        <w:fldChar w:fldCharType="end"/>
      </w:r>
      <w:r w:rsidR="009A39CE">
        <w:t xml:space="preserve">, which started at </w:t>
      </w:r>
      <w:r w:rsidR="00133C2B">
        <w:t>19</w:t>
      </w:r>
      <w:r w:rsidR="009A39CE">
        <w:t xml:space="preserve">:30. </w:t>
      </w:r>
      <w:r w:rsidR="00F8135D">
        <w:t xml:space="preserve">The game ended at </w:t>
      </w:r>
      <w:r w:rsidR="00D014D7">
        <w:t>23</w:t>
      </w:r>
      <w:r w:rsidR="00F8135D">
        <w:t>:03</w:t>
      </w:r>
      <w:r w:rsidR="00326DE8">
        <w:t xml:space="preserve">, and given </w:t>
      </w:r>
      <w:r w:rsidR="00F8135D">
        <w:t>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77C9AF01"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w:t>
      </w:r>
      <w:r w:rsidR="002F716E">
        <w:t>is likely due to</w:t>
      </w:r>
      <w:r w:rsidR="00734DDC">
        <w:t xml:space="preserve"> people arriv</w:t>
      </w:r>
      <w:r w:rsidR="00C3401D">
        <w:t xml:space="preserve">ing at the event </w:t>
      </w:r>
      <w:r w:rsidR="00734DDC">
        <w:t xml:space="preserve">at different </w:t>
      </w:r>
      <w:r w:rsidR="00563ECF">
        <w:t>times</w:t>
      </w:r>
      <w:r w:rsidR="00734DDC">
        <w:t>, but leav</w:t>
      </w:r>
      <w:r w:rsidR="00C3401D">
        <w:t>ing</w:t>
      </w:r>
      <w:r w:rsidR="00734DDC">
        <w:t xml:space="preserve"> the </w:t>
      </w:r>
      <w:r w:rsidR="00C3401D">
        <w:t>event</w:t>
      </w:r>
      <w:r w:rsidR="00734DDC">
        <w:t xml:space="preserve"> at the same time, creating a more intense but less extensive disruption. </w:t>
      </w:r>
    </w:p>
    <w:p w14:paraId="2780EFB0" w14:textId="10312052" w:rsidR="00212FAB" w:rsidRDefault="00545759" w:rsidP="00DE1C65">
      <w:pPr>
        <w:keepNext/>
        <w:spacing w:before="120" w:after="120"/>
        <w:jc w:val="both"/>
      </w:pPr>
      <w:r>
        <w:rPr>
          <w:noProof/>
        </w:rPr>
        <w:drawing>
          <wp:inline distT="0" distB="0" distL="0" distR="0" wp14:anchorId="47B1A55B" wp14:editId="0B199A98">
            <wp:extent cx="54864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stretch>
                      <a:fillRect/>
                    </a:stretch>
                  </pic:blipFill>
                  <pic:spPr>
                    <a:xfrm>
                      <a:off x="0" y="0"/>
                      <a:ext cx="5486400" cy="2438400"/>
                    </a:xfrm>
                    <a:prstGeom prst="rect">
                      <a:avLst/>
                    </a:prstGeom>
                  </pic:spPr>
                </pic:pic>
              </a:graphicData>
            </a:graphic>
          </wp:inline>
        </w:drawing>
      </w:r>
    </w:p>
    <w:p w14:paraId="32789BA5" w14:textId="14AF0117" w:rsidR="00622672" w:rsidRDefault="00622672" w:rsidP="00DE1C65">
      <w:pPr>
        <w:spacing w:before="120" w:after="120"/>
        <w:jc w:val="both"/>
      </w:pPr>
      <w:bookmarkStart w:id="5" w:name="_Ref109225481"/>
      <w:r>
        <w:t xml:space="preserve">Figure </w:t>
      </w:r>
      <w:fldSimple w:instr=" SEQ Figure \* ARABIC ">
        <w:r w:rsidR="007731C0">
          <w:rPr>
            <w:noProof/>
          </w:rPr>
          <w:t>2</w:t>
        </w:r>
      </w:fldSimple>
      <w:bookmarkEnd w:id="5"/>
      <w:r>
        <w:t xml:space="preserve">: </w:t>
      </w:r>
      <w:r w:rsidR="000A276B">
        <w:t>T</w:t>
      </w:r>
      <w:r w:rsidR="00E40128">
        <w:t xml:space="preserve">he relationship between positions of before-game peak, game start time, game end time, and after-game peak. </w:t>
      </w:r>
    </w:p>
    <w:p w14:paraId="46B9C8FB" w14:textId="5CC27747" w:rsidR="00B45F1E" w:rsidRDefault="00F05F8C" w:rsidP="00DE1C65">
      <w:pPr>
        <w:keepNext/>
        <w:spacing w:before="120" w:after="120"/>
        <w:jc w:val="both"/>
      </w:pPr>
      <w:r>
        <w:lastRenderedPageBreak/>
        <w:t xml:space="preserve"> </w:t>
      </w:r>
      <w:r w:rsidR="00545759">
        <w:rPr>
          <w:noProof/>
        </w:rPr>
        <w:drawing>
          <wp:inline distT="0" distB="0" distL="0" distR="0" wp14:anchorId="2B66D0E9" wp14:editId="13A15E1E">
            <wp:extent cx="5486400" cy="2438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1CB4B0F" w14:textId="496040DC" w:rsidR="00251DF1" w:rsidRDefault="00B45F1E" w:rsidP="00DE1C65">
      <w:pPr>
        <w:spacing w:before="120" w:after="120"/>
        <w:jc w:val="both"/>
      </w:pPr>
      <w:bookmarkStart w:id="6" w:name="_Ref109295179"/>
      <w:r>
        <w:t xml:space="preserve">Figure </w:t>
      </w:r>
      <w:fldSimple w:instr=" SEQ Figure \* ARABIC ">
        <w:r w:rsidR="007731C0">
          <w:rPr>
            <w:noProof/>
          </w:rPr>
          <w:t>3</w:t>
        </w:r>
      </w:fldSimple>
      <w:bookmarkEnd w:id="6"/>
      <w:r>
        <w:t xml:space="preserve">: </w:t>
      </w:r>
      <w:r w:rsidR="00563ECF">
        <w:t xml:space="preserve">The </w:t>
      </w:r>
      <w:r>
        <w:t xml:space="preserve">average hourly profile of accessibility unreliability for </w:t>
      </w:r>
      <w:r w:rsidR="003470A9">
        <w:t xml:space="preserve">home game, </w:t>
      </w:r>
      <w:r w:rsidR="003A0DC2">
        <w:t xml:space="preserve">away game and </w:t>
      </w:r>
      <w:r>
        <w:t xml:space="preserve">non-game days in the same </w:t>
      </w:r>
      <w:proofErr w:type="gramStart"/>
      <w:r>
        <w:t>time period</w:t>
      </w:r>
      <w:proofErr w:type="gramEnd"/>
      <w:r>
        <w:t>.</w:t>
      </w:r>
    </w:p>
    <w:p w14:paraId="5D46ACB7" w14:textId="4CE8B908" w:rsidR="00A824B0" w:rsidRDefault="00F81ED4" w:rsidP="00DE1C65">
      <w:pPr>
        <w:spacing w:before="120" w:after="120"/>
        <w:ind w:firstLine="720"/>
        <w:jc w:val="both"/>
      </w:pPr>
      <w:r>
        <w:fldChar w:fldCharType="begin"/>
      </w:r>
      <w:r>
        <w:instrText xml:space="preserve"> REF _Ref109391520 \h </w:instrText>
      </w:r>
      <w:r w:rsidR="00A105C3">
        <w:instrText xml:space="preserve"> \* MERGEFORMAT </w:instrText>
      </w:r>
      <w:r>
        <w:fldChar w:fldCharType="separate"/>
      </w:r>
      <w:r w:rsidR="007731C0">
        <w:t>Figure 4</w:t>
      </w:r>
      <w:r>
        <w:fldChar w:fldCharType="end"/>
      </w:r>
      <w:r>
        <w:t xml:space="preserve"> visualizes </w:t>
      </w:r>
      <w:r w:rsidR="00C3401D" w:rsidRPr="00C3401D">
        <w:t xml:space="preserve">the spatial </w:t>
      </w:r>
      <w:r w:rsidR="00C3401D">
        <w:t xml:space="preserve">pattern </w:t>
      </w:r>
      <w:r w:rsidR="00C3401D" w:rsidRPr="00C3401D">
        <w:t>of unreliab</w:t>
      </w:r>
      <w:r w:rsidR="00C3401D">
        <w:t>le accessibility from the disruptive events</w:t>
      </w:r>
      <w:r w:rsidR="00C3401D" w:rsidRPr="00C3401D">
        <w:t>.</w:t>
      </w:r>
      <w:r w:rsidR="00C3401D">
        <w:t xml:space="preserve"> These maps show </w:t>
      </w:r>
      <w:r>
        <w:t>the unreliability value</w:t>
      </w:r>
      <w:r w:rsidR="00023709">
        <w:t xml:space="preserve"> </w:t>
      </w:r>
      <w:r w:rsidR="00665097">
        <w:t xml:space="preserve">at each stop </w:t>
      </w:r>
      <w:r w:rsidR="00E93B8E">
        <w:t xml:space="preserve">– </w:t>
      </w:r>
      <w:r w:rsidR="00023709">
        <w:t>i.e., the highest accessibility unreliability value during the game day</w:t>
      </w:r>
      <w:r w:rsidR="00E93B8E">
        <w:t xml:space="preserve"> –</w:t>
      </w:r>
      <w:r>
        <w:t xml:space="preserve"> of </w:t>
      </w:r>
      <w:r w:rsidR="00A105C3">
        <w:t>the before-game and after-game peaks for all 9 games that started from 12:0</w:t>
      </w:r>
      <w:r w:rsidR="00684608">
        <w:t>0</w:t>
      </w:r>
      <w:r w:rsidR="00A105C3">
        <w:t xml:space="preserve">.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p w14:paraId="732F8E6E" w14:textId="587FFA56" w:rsidR="00E93B8E" w:rsidRDefault="00E93B8E" w:rsidP="00DE1C65">
      <w:pPr>
        <w:spacing w:before="120" w:after="120"/>
        <w:ind w:firstLine="720"/>
        <w:jc w:val="both"/>
      </w:pPr>
      <w:r>
        <w:fldChar w:fldCharType="begin"/>
      </w:r>
      <w:r>
        <w:instrText xml:space="preserve"> REF _Ref109391520 \h  \* MERGEFORMAT </w:instrText>
      </w:r>
      <w:r>
        <w:fldChar w:fldCharType="separate"/>
      </w:r>
      <w:r w:rsidR="007731C0">
        <w:t>Figure 4</w:t>
      </w:r>
      <w:r>
        <w:fldChar w:fldCharType="end"/>
      </w:r>
      <w:r>
        <w:t xml:space="preserve"> also presents the </w:t>
      </w:r>
      <w:r w:rsidR="00603F62">
        <w:t xml:space="preserve">before- and after-game gap </w:t>
      </w:r>
      <w:r w:rsidR="00C12B33">
        <w:t>at</w:t>
      </w:r>
      <w:r w:rsidR="00603F62">
        <w:t xml:space="preserve"> each stop</w:t>
      </w:r>
      <w:r>
        <w:t>.</w:t>
      </w:r>
      <w:r w:rsidR="001854D1">
        <w:t xml:space="preserve"> </w:t>
      </w:r>
      <w:r w:rsidR="00603F62">
        <w:t xml:space="preserve">Stops near the stadium immediately reached the peak as soon as the game ends, while </w:t>
      </w:r>
      <w:r w:rsidR="00B5119E">
        <w:t>they reach the before-game peak</w:t>
      </w:r>
      <w:r w:rsidR="00603F62">
        <w:t xml:space="preserve"> later. </w:t>
      </w:r>
      <w:r w:rsidR="00634084">
        <w:t>This</w:t>
      </w:r>
      <w:r w:rsidR="00603F62">
        <w:t xml:space="preserve">, again,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r w:rsidR="00B5119E">
        <w:t xml:space="preserve"> Note that </w:t>
      </w:r>
      <w:r w:rsidR="00087C5A">
        <w:t xml:space="preserve">the before-game gaps’ pattern is much more heterogeneous than the after-game </w:t>
      </w:r>
      <w:r w:rsidR="001D3A08">
        <w:t>gaps. This</w:t>
      </w:r>
      <w:r w:rsidR="00057A77">
        <w:t xml:space="preserve"> </w:t>
      </w:r>
      <w:r w:rsidR="00C3401D">
        <w:t xml:space="preserve">is likely due to </w:t>
      </w:r>
      <w:r w:rsidR="00057A77">
        <w:t>incoming traffic before the game be</w:t>
      </w:r>
      <w:r w:rsidR="00C3401D">
        <w:t>ing</w:t>
      </w:r>
      <w:r w:rsidR="00057A77">
        <w:t xml:space="preserve"> more diverse and dispersed, while out</w:t>
      </w:r>
      <w:r w:rsidR="00C3401D">
        <w:t>going</w:t>
      </w:r>
      <w:r w:rsidR="00057A77">
        <w:t xml:space="preserve"> traffic after the game be</w:t>
      </w:r>
      <w:r w:rsidR="00C3401D">
        <w:t>ing</w:t>
      </w:r>
      <w:r w:rsidR="00057A77">
        <w:t xml:space="preserve"> more concentrated and intense. This is also consistent with our findings on </w:t>
      </w:r>
      <w:r w:rsidR="00057A77">
        <w:fldChar w:fldCharType="begin"/>
      </w:r>
      <w:r w:rsidR="00057A77">
        <w:instrText xml:space="preserve"> REF _Ref109225481 \h </w:instrText>
      </w:r>
      <w:r w:rsidR="00057A77">
        <w:fldChar w:fldCharType="separate"/>
      </w:r>
      <w:r w:rsidR="007731C0">
        <w:t xml:space="preserve">Figure </w:t>
      </w:r>
      <w:r w:rsidR="007731C0">
        <w:rPr>
          <w:noProof/>
        </w:rPr>
        <w:t>2</w:t>
      </w:r>
      <w:r w:rsidR="00057A77">
        <w:fldChar w:fldCharType="end"/>
      </w:r>
      <w:r w:rsidR="00057A77">
        <w:t xml:space="preserve"> above.</w:t>
      </w:r>
    </w:p>
    <w:p w14:paraId="6D87C6BA" w14:textId="07589C65" w:rsidR="003A0DC2" w:rsidRDefault="00B845A5" w:rsidP="00DE1C65">
      <w:pPr>
        <w:keepNext/>
        <w:jc w:val="both"/>
      </w:pPr>
      <w:r>
        <w:rPr>
          <w:noProof/>
        </w:rPr>
        <w:lastRenderedPageBreak/>
        <w:drawing>
          <wp:inline distT="0" distB="0" distL="0" distR="0" wp14:anchorId="6D748B62" wp14:editId="5BC19438">
            <wp:extent cx="5486400" cy="54864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CDFCFF3" w14:textId="13B0073D" w:rsidR="003A0DC2" w:rsidRDefault="003A0DC2" w:rsidP="00DE1C65">
      <w:pPr>
        <w:spacing w:before="120" w:after="120"/>
        <w:jc w:val="both"/>
      </w:pPr>
      <w:bookmarkStart w:id="7" w:name="_Ref109391520"/>
      <w:r>
        <w:t xml:space="preserve">Figure </w:t>
      </w:r>
      <w:fldSimple w:instr=" SEQ Figure \* ARABIC ">
        <w:r w:rsidR="007731C0">
          <w:rPr>
            <w:noProof/>
          </w:rPr>
          <w:t>4</w:t>
        </w:r>
      </w:fldSimple>
      <w:bookmarkEnd w:id="7"/>
      <w:r>
        <w:t xml:space="preserve">: </w:t>
      </w:r>
      <w:r w:rsidR="00C70743">
        <w:t>Before</w:t>
      </w:r>
      <w:r>
        <w:t xml:space="preserve">-game and after-game peaks’ unreliability value and </w:t>
      </w:r>
      <w:r w:rsidR="00545759">
        <w:t>gap</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3AE0AA1C" w:rsidR="001B61E8" w:rsidRDefault="00BF7447" w:rsidP="00DE1C65">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7731C0">
        <w:t>Figure 5</w:t>
      </w:r>
      <w:r w:rsidR="005D6885">
        <w:fldChar w:fldCharType="end"/>
      </w:r>
      <w:r w:rsidR="005D6885">
        <w:t xml:space="preserve"> </w:t>
      </w:r>
      <w:r w:rsidR="001D0F03">
        <w:t>(</w:t>
      </w:r>
      <w:r w:rsidR="00562062">
        <w:t>top</w:t>
      </w:r>
      <w:r w:rsidR="001D0F03">
        <w:t xml:space="preserve">)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562062">
        <w:t xml:space="preserve">remained </w:t>
      </w:r>
      <w:r w:rsidR="000C291B">
        <w:t xml:space="preserve">lower than the pre-COVID level during the post-lockdown era. </w:t>
      </w:r>
      <w:r w:rsidR="000E3ECA">
        <w:t xml:space="preserve">Note that the rapid decline of accessibility is not perfectly synchronous with the start of the pandemic. The major schedule change made by transit authority, which </w:t>
      </w:r>
      <w:r w:rsidR="00562062">
        <w:t xml:space="preserve">aimed </w:t>
      </w:r>
      <w:r w:rsidR="000E3ECA">
        <w:t xml:space="preserve">to adapt to the </w:t>
      </w:r>
      <w:r w:rsidR="00562062">
        <w:t xml:space="preserve">plunging </w:t>
      </w:r>
      <w:r w:rsidR="000E3ECA">
        <w:t>ridership and</w:t>
      </w:r>
      <w:r w:rsidR="00D73AA2">
        <w:t xml:space="preserve"> financial difficulties,</w:t>
      </w:r>
      <w:r w:rsidR="000E3ECA">
        <w:t xml:space="preserve"> were enacted in May 2020, rather than immediately after the outbreak.</w:t>
      </w:r>
    </w:p>
    <w:p w14:paraId="0208BB73" w14:textId="18B2C741" w:rsidR="00D73AA2" w:rsidRDefault="00D73AA2" w:rsidP="00DE1C65">
      <w:pPr>
        <w:spacing w:before="120" w:after="120"/>
        <w:jc w:val="both"/>
      </w:pPr>
      <w:r>
        <w:lastRenderedPageBreak/>
        <w:tab/>
        <w:t xml:space="preserve">As we introduced in the </w:t>
      </w:r>
      <w:r w:rsidR="004F01DD">
        <w:t xml:space="preserve">background </w:t>
      </w:r>
      <w:r w:rsidR="009879D7">
        <w:t>section</w:t>
      </w:r>
      <w:r>
        <w:t>, long-term disruption can impact</w:t>
      </w:r>
      <w:r w:rsidR="009879D7">
        <w:t xml:space="preserve"> unreliability by affecting </w:t>
      </w:r>
      <w:r>
        <w:t xml:space="preserve">both the on-time performance and the schedule. </w:t>
      </w:r>
      <w:r w:rsidR="00CF4D5B">
        <w:t xml:space="preserve">This means that </w:t>
      </w:r>
      <w:r w:rsidR="009879D7">
        <w:t>the</w:t>
      </w:r>
      <w:r w:rsidR="003D1306">
        <w:t>se</w:t>
      </w:r>
      <w:r w:rsidR="009879D7">
        <w:t xml:space="preserve"> </w:t>
      </w:r>
      <w:r w:rsidR="00CF4D5B">
        <w:t xml:space="preserve">two </w:t>
      </w:r>
      <w:r w:rsidR="009879D7">
        <w:t xml:space="preserve">factors can </w:t>
      </w:r>
      <w:r w:rsidR="00A6240C">
        <w:t>conflict</w:t>
      </w:r>
      <w:r w:rsidR="00CF4D5B">
        <w:t xml:space="preserve"> </w:t>
      </w:r>
      <w:r w:rsidR="009879D7">
        <w:t xml:space="preserve">with each other and produce nuanced patterns. </w:t>
      </w:r>
      <w:r w:rsidR="00CF4D5B">
        <w:t>For example, a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7731C0">
        <w:t>Figure 5</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A6240C">
        <w:t xml:space="preserve">could </w:t>
      </w:r>
      <w:r w:rsidR="00D11AE0">
        <w:t xml:space="preserve">be because </w:t>
      </w:r>
      <w:r w:rsidR="003D1306">
        <w:t xml:space="preserve">the lockdown eliminated </w:t>
      </w:r>
      <w:r w:rsidR="00A6240C">
        <w:t xml:space="preserve">most </w:t>
      </w:r>
      <w:r w:rsidR="003D1306">
        <w:t>commuting travel</w:t>
      </w:r>
      <w:r w:rsidR="00D11AE0">
        <w:t xml:space="preserve"> and </w:t>
      </w:r>
      <w:r w:rsidR="00FB25E3">
        <w:t>reduced roadway congestion</w:t>
      </w:r>
      <w:r w:rsidR="00D11AE0">
        <w:t xml:space="preserve"> </w:t>
      </w:r>
      <w:r w:rsidR="00D11AE0">
        <w:fldChar w:fldCharType="begin"/>
      </w:r>
      <w:r w:rsidR="000970F2">
        <w:instrText xml:space="preserve"> ADDIN ZOTERO_ITEM CSL_CITATION {"citationID":"yQCZP8rg","properties":{"formattedCitation":"(Lee et al., 2020)","plainCitation":"(Lee et al., 2020)","noteIndex":0},"citationItems":[{"id":1697,"uris":["http://zotero.org/users/9738374/items/WX3M2W2L"],"itemData":{"id":1697,"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0970F2" w:rsidRPr="000970F2">
        <w:rPr>
          <w:rFonts w:cs="Times New Roman"/>
        </w:rPr>
        <w:t>(Lee et al., 2020)</w:t>
      </w:r>
      <w:r w:rsidR="00D11AE0">
        <w:fldChar w:fldCharType="end"/>
      </w:r>
      <w:r w:rsidR="003D1306">
        <w:t xml:space="preserve">, </w:t>
      </w:r>
      <w:r w:rsidR="00FB25E3">
        <w:t>perhaps resulting in better on-time performance</w:t>
      </w:r>
      <w:r w:rsidR="003D1306">
        <w:t>.</w:t>
      </w:r>
      <w:r w:rsidR="00D11AE0">
        <w:t xml:space="preserve"> Meanwhile, the schedule for the first few weeks </w:t>
      </w:r>
      <w:r w:rsidR="00FB25E3">
        <w:t xml:space="preserve">remained </w:t>
      </w:r>
      <w:r w:rsidR="00D11AE0">
        <w:t xml:space="preserve">unchanged, resulting in less unreliability. </w:t>
      </w:r>
      <w:r w:rsidR="00FB25E3">
        <w:t>Following</w:t>
      </w:r>
      <w:r w:rsidR="006E7BF4">
        <w:t xml:space="preserve"> the service cut </w:t>
      </w:r>
      <w:r w:rsidR="00FB25E3">
        <w:t xml:space="preserve">in </w:t>
      </w:r>
      <w:r w:rsidR="006E7BF4">
        <w:t xml:space="preserve">May 2020, </w:t>
      </w:r>
      <w:r w:rsidR="006A2C48">
        <w:t xml:space="preserve">both accessibility </w:t>
      </w:r>
      <w:r w:rsidR="00FB25E3">
        <w:t xml:space="preserve">measures </w:t>
      </w:r>
      <w:r w:rsidR="006A2C48">
        <w:t>rapidly declined but scheduled accessibility declined faster, resulting higher unreliability than usual.</w:t>
      </w:r>
      <w:r w:rsidR="000379F8">
        <w:t xml:space="preserve"> However, we do not observe major change in the global average of unreliability</w:t>
      </w:r>
      <w:r w:rsidR="00B01131">
        <w:t xml:space="preserve"> </w:t>
      </w:r>
      <w:r w:rsidR="007C08AF">
        <w:t>after the lockdown</w:t>
      </w:r>
      <w:r w:rsidR="005E4E6E">
        <w:t xml:space="preserve"> compared to pre-COVID conditions</w:t>
      </w:r>
      <w:r w:rsidR="000379F8">
        <w:t xml:space="preserve">. </w:t>
      </w:r>
    </w:p>
    <w:p w14:paraId="03BFB7DE" w14:textId="6CFD78F7" w:rsidR="006A2C48" w:rsidRDefault="006A2C48" w:rsidP="00DE1C65">
      <w:pPr>
        <w:spacing w:before="120" w:after="120"/>
        <w:jc w:val="both"/>
      </w:pPr>
      <w:r>
        <w:tab/>
      </w:r>
    </w:p>
    <w:p w14:paraId="05013A93" w14:textId="212138D0" w:rsidR="001B61E8" w:rsidRDefault="00B845A5" w:rsidP="00DE1C65">
      <w:pPr>
        <w:keepNext/>
        <w:widowControl w:val="0"/>
        <w:autoSpaceDE w:val="0"/>
        <w:autoSpaceDN w:val="0"/>
        <w:adjustRightInd w:val="0"/>
        <w:spacing w:line="240" w:lineRule="auto"/>
        <w:ind w:left="480" w:hanging="480"/>
        <w:jc w:val="both"/>
      </w:pPr>
      <w:r>
        <w:rPr>
          <w:noProof/>
        </w:rPr>
        <w:drawing>
          <wp:inline distT="0" distB="0" distL="0" distR="0" wp14:anchorId="128D383D" wp14:editId="0ECD4DAA">
            <wp:extent cx="5486400" cy="4876800"/>
            <wp:effectExtent l="0" t="0" r="0" b="0"/>
            <wp:docPr id="11" name="Picture 1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line chart&#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30325076" w14:textId="58D6D406" w:rsidR="003C6D91" w:rsidRDefault="001B61E8" w:rsidP="00DE1C65">
      <w:pPr>
        <w:spacing w:before="120" w:after="120"/>
        <w:jc w:val="both"/>
      </w:pPr>
      <w:bookmarkStart w:id="8" w:name="_Ref109663539"/>
      <w:r>
        <w:t xml:space="preserve">Figure </w:t>
      </w:r>
      <w:fldSimple w:instr=" SEQ Figure \* ARABIC ">
        <w:r w:rsidR="007731C0">
          <w:rPr>
            <w:noProof/>
          </w:rPr>
          <w:t>5</w:t>
        </w:r>
      </w:fldSimple>
      <w:bookmarkEnd w:id="8"/>
      <w:r>
        <w:t>: Temporal pattern of accessibility and unreliability</w:t>
      </w:r>
    </w:p>
    <w:p w14:paraId="0EAE3933" w14:textId="05E1BAFF" w:rsidR="00A57AC3" w:rsidRDefault="00357321" w:rsidP="00DE1C65">
      <w:pPr>
        <w:spacing w:before="120" w:after="120"/>
        <w:jc w:val="both"/>
      </w:pPr>
      <w:r>
        <w:tab/>
        <w:t>COVID</w:t>
      </w:r>
      <w:r w:rsidR="00E2772D">
        <w:t>-19</w:t>
      </w:r>
      <w:r>
        <w:t xml:space="preserve">’s impacts </w:t>
      </w:r>
      <w:r w:rsidR="008D373B">
        <w:t xml:space="preserve">on </w:t>
      </w:r>
      <w:r w:rsidR="007434C8">
        <w:t xml:space="preserve">realizable </w:t>
      </w:r>
      <w:r w:rsidR="00811C58">
        <w:t xml:space="preserve">accessibility </w:t>
      </w:r>
      <w:r>
        <w:t xml:space="preserve">are also spatially heterogeneous. </w:t>
      </w:r>
      <w:r>
        <w:fldChar w:fldCharType="begin"/>
      </w:r>
      <w:r>
        <w:instrText xml:space="preserve"> REF _Ref109734152 \h  \* MERGEFORMAT </w:instrText>
      </w:r>
      <w:r>
        <w:fldChar w:fldCharType="separate"/>
      </w:r>
      <w:r w:rsidR="007731C0">
        <w:t>Figure 6</w:t>
      </w:r>
      <w:r>
        <w:fldChar w:fldCharType="end"/>
      </w:r>
      <w:r>
        <w:t xml:space="preserve"> shows the </w:t>
      </w:r>
      <w:r w:rsidR="00C77C78">
        <w:t>changing rate of realizable accessibility (left) and the difference of accessibility unreliability (right) between the year before and after the COVID</w:t>
      </w:r>
      <w:r w:rsidR="00413309">
        <w:t>-19</w:t>
      </w:r>
      <w:r w:rsidR="00C77C78">
        <w:t xml:space="preserve"> outbreak. </w:t>
      </w:r>
      <w:r w:rsidR="00811C58">
        <w:lastRenderedPageBreak/>
        <w:t>The r</w:t>
      </w:r>
      <w:r w:rsidR="00C77C78">
        <w:t>ed color means more system performance</w:t>
      </w:r>
      <w:r w:rsidR="00BB63A7">
        <w:t xml:space="preserve"> loss</w:t>
      </w:r>
      <w:r w:rsidR="00C77C78">
        <w:t>,</w:t>
      </w:r>
      <w:r w:rsidR="00BB63A7">
        <w:t xml:space="preserve"> and </w:t>
      </w:r>
      <w:r w:rsidR="00811C58">
        <w:t xml:space="preserve">the </w:t>
      </w:r>
      <w:r w:rsidR="00BB63A7">
        <w:t xml:space="preserve">blue color means less performance loss. </w:t>
      </w:r>
      <w:r w:rsidR="00E2110E">
        <w:t xml:space="preserve">The two measures’ spatial patterns are </w:t>
      </w:r>
      <w:r w:rsidR="0072057E">
        <w:t>very similar</w:t>
      </w:r>
      <w:r w:rsidR="00E2110E">
        <w:t>:</w:t>
      </w:r>
      <w:r w:rsidR="00962E46">
        <w:t xml:space="preserve"> </w:t>
      </w:r>
      <w:r w:rsidR="005E4E6E">
        <w:t>t</w:t>
      </w:r>
      <w:r w:rsidR="0072057E">
        <w:t>he</w:t>
      </w:r>
      <w:r w:rsidR="00E2110E">
        <w:t xml:space="preserve"> downtown area</w:t>
      </w:r>
      <w:r w:rsidR="0072057E">
        <w:t>, which account</w:t>
      </w:r>
      <w:r w:rsidR="005C04BE">
        <w:t>s</w:t>
      </w:r>
      <w:r w:rsidR="0072057E">
        <w:t xml:space="preserve"> for most ridership in the system</w:t>
      </w:r>
      <w:r w:rsidR="006B109A">
        <w:t xml:space="preserve"> </w:t>
      </w:r>
      <w:r w:rsidR="0072057E">
        <w:t xml:space="preserve">and experienced </w:t>
      </w:r>
      <w:r w:rsidR="005E6E6F">
        <w:t>the fewest service cuts</w:t>
      </w:r>
      <w:r w:rsidR="00E2110E">
        <w:t>,</w:t>
      </w:r>
      <w:r w:rsidR="0072057E">
        <w:t xml:space="preserve"> has </w:t>
      </w:r>
      <w:r w:rsidR="00E2110E">
        <w:t xml:space="preserve">less accessibility </w:t>
      </w:r>
      <w:r w:rsidR="0072057E">
        <w:t xml:space="preserve">and reliability </w:t>
      </w:r>
      <w:r w:rsidR="00E2110E">
        <w:t>loss</w:t>
      </w:r>
      <w:r w:rsidR="0072057E">
        <w:t>. The decline of unreliability can also be</w:t>
      </w:r>
      <w:r w:rsidR="00A57AC3">
        <w:t xml:space="preserve"> explained by the reduction of general traffic. However, </w:t>
      </w:r>
      <w:r w:rsidR="00E2110E">
        <w:t>urban perimeters and suburban areas</w:t>
      </w:r>
      <w:r w:rsidR="005E6E6F">
        <w:t xml:space="preserve"> experienced</w:t>
      </w:r>
      <w:r w:rsidR="00E2110E">
        <w:t xml:space="preserve"> </w:t>
      </w:r>
      <w:r w:rsidR="00A57AC3">
        <w:t>more</w:t>
      </w:r>
      <w:r w:rsidR="00E2110E">
        <w:t xml:space="preserve"> unreliability </w:t>
      </w:r>
      <w:r w:rsidR="00A57AC3">
        <w:t xml:space="preserve">and </w:t>
      </w:r>
      <w:r w:rsidR="006A0BFD">
        <w:t xml:space="preserve">more accessibility </w:t>
      </w:r>
      <w:r w:rsidR="00A57AC3">
        <w:t>loss due to service cuts</w:t>
      </w:r>
      <w:r w:rsidR="006A0BFD">
        <w:t>.</w:t>
      </w:r>
      <w:r w:rsidR="00EB5655">
        <w:t xml:space="preserve"> </w:t>
      </w:r>
    </w:p>
    <w:p w14:paraId="20791AD3" w14:textId="01412CEF" w:rsidR="00C72453" w:rsidRDefault="004F5012" w:rsidP="00DE1C65">
      <w:pPr>
        <w:keepNext/>
        <w:widowControl w:val="0"/>
        <w:autoSpaceDE w:val="0"/>
        <w:autoSpaceDN w:val="0"/>
        <w:adjustRightInd w:val="0"/>
        <w:spacing w:line="240" w:lineRule="auto"/>
        <w:ind w:left="480" w:hanging="480"/>
        <w:jc w:val="both"/>
      </w:pPr>
      <w:r>
        <w:rPr>
          <w:noProof/>
        </w:rPr>
        <w:drawing>
          <wp:inline distT="0" distB="0" distL="0" distR="0" wp14:anchorId="3C658D7D" wp14:editId="002EC566">
            <wp:extent cx="5486400" cy="2743200"/>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6DF5D65" w14:textId="021C33CD" w:rsidR="0012321F" w:rsidRDefault="00C72453" w:rsidP="00DE1C65">
      <w:pPr>
        <w:spacing w:before="120" w:after="120"/>
        <w:jc w:val="both"/>
      </w:pPr>
      <w:bookmarkStart w:id="9" w:name="_Ref109734152"/>
      <w:r>
        <w:t xml:space="preserve">Figure </w:t>
      </w:r>
      <w:fldSimple w:instr=" SEQ Figure \* ARABIC ">
        <w:r w:rsidR="007731C0">
          <w:rPr>
            <w:noProof/>
          </w:rPr>
          <w:t>6</w:t>
        </w:r>
      </w:fldSimple>
      <w:bookmarkEnd w:id="9"/>
      <w:r>
        <w:t xml:space="preserve">: </w:t>
      </w:r>
      <w:r w:rsidR="005E6E6F">
        <w:t xml:space="preserve">The </w:t>
      </w:r>
      <w:r>
        <w:t>change rate of realizable accessibility and unreliability after COVID-19.</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1BB64C8B" w:rsidR="00413309" w:rsidRDefault="007154DD" w:rsidP="00DE1C65">
      <w:pPr>
        <w:spacing w:before="120" w:after="120"/>
        <w:jc w:val="both"/>
      </w:pPr>
      <w:r>
        <w:t>Public transit systems are facing</w:t>
      </w:r>
      <w:r w:rsidR="00EF4C32">
        <w:t xml:space="preserve"> higher risks of system </w:t>
      </w:r>
      <w:r w:rsidR="00811C58">
        <w:t xml:space="preserve">degradation and </w:t>
      </w:r>
      <w:r w:rsidR="00EF4C32">
        <w:t>failure</w:t>
      </w:r>
      <w:r w:rsidR="00811C58">
        <w:t>s</w:t>
      </w:r>
      <w:r w:rsidR="00EF4C32">
        <w:t xml:space="preserve"> 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7434C8">
        <w:t>realizable accessibility</w:t>
      </w:r>
      <w:r w:rsidR="00286FF7">
        <w:t xml:space="preserve">, which represents the accessibility that can be actually achieved by a transit user </w:t>
      </w:r>
      <w:r w:rsidR="00286FF7">
        <w:fldChar w:fldCharType="begin"/>
      </w:r>
      <w:r w:rsidR="000970F2">
        <w:instrText xml:space="preserve"> ADDIN ZOTERO_ITEM CSL_CITATION {"citationID":"zIBWjxKa","properties":{"formattedCitation":"(Liu et al., 2022)","plainCitation":"(Liu et al., 2022)","noteIndex":0},"citationItems":[{"id":"i7ODsrws/1k5c6kP5","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0970F2" w:rsidRPr="000970F2">
        <w:rPr>
          <w:rFonts w:cs="Times New Roman"/>
        </w:rPr>
        <w:t>(Liu et al., 2022)</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811C58">
        <w:t>Our</w:t>
      </w:r>
      <w:r w:rsidR="007A6672">
        <w:t xml:space="preserve"> paper provides a new way for future research and planning to understand</w:t>
      </w:r>
      <w:r w:rsidR="00E030B6">
        <w:t xml:space="preserve"> a</w:t>
      </w:r>
      <w:r w:rsidR="007A6672">
        <w:t xml:space="preserve"> </w:t>
      </w:r>
      <w:r w:rsidR="007A6672">
        <w:rPr>
          <w:rFonts w:hint="eastAsia"/>
        </w:rPr>
        <w:t>public</w:t>
      </w:r>
      <w:r w:rsidR="007A6672">
        <w:t xml:space="preserve"> transit system’s resilience against different types of disruptions. The method uses </w:t>
      </w:r>
      <w:r w:rsidR="008D57BE">
        <w:t xml:space="preserve">the change </w:t>
      </w:r>
      <w:r w:rsidR="00FF75E5">
        <w:t>in realizable</w:t>
      </w:r>
      <w:r w:rsidR="007A6672">
        <w:t xml:space="preserve"> accessibility</w:t>
      </w:r>
      <w:r w:rsidR="000E2B49">
        <w:t xml:space="preserve"> </w:t>
      </w:r>
      <w:r w:rsidR="007A6672">
        <w:t>and accessibility reliability</w:t>
      </w:r>
      <w:r w:rsidR="000E2B49">
        <w:t xml:space="preserve"> </w:t>
      </w:r>
      <w:r w:rsidR="00811C58">
        <w:t xml:space="preserve">before, </w:t>
      </w:r>
      <w:r w:rsidR="008D57BE">
        <w:t>during a</w:t>
      </w:r>
      <w:r w:rsidR="00811C58">
        <w:t>nd after</w:t>
      </w:r>
      <w:r w:rsidR="008D57BE">
        <w:t xml:space="preserve"> disruptive event</w:t>
      </w:r>
      <w:r w:rsidR="00811C58">
        <w:t>s</w:t>
      </w:r>
      <w:r w:rsidR="008D57BE">
        <w:t xml:space="preserve">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6F7CE9C7" w:rsidR="00413309" w:rsidRDefault="00413309" w:rsidP="00726DE7">
      <w:pPr>
        <w:spacing w:before="120" w:after="120"/>
        <w:jc w:val="both"/>
      </w:pPr>
      <w:r>
        <w:tab/>
        <w:t xml:space="preserve">We find </w:t>
      </w:r>
      <w:r w:rsidR="00AA69BB">
        <w:t xml:space="preserve">that </w:t>
      </w:r>
      <w:r w:rsidR="00726DE7">
        <w:t xml:space="preserve">football games </w:t>
      </w:r>
      <w:r w:rsidR="00FB7390">
        <w:t>are correlated with</w:t>
      </w:r>
      <w:r w:rsidR="00726DE7">
        <w:t xml:space="preserve"> exceptional high unreliability </w:t>
      </w:r>
      <w:r w:rsidR="00202BBA">
        <w:t xml:space="preserve">in </w:t>
      </w:r>
      <w:r w:rsidR="00726DE7">
        <w:t xml:space="preserve">local public transit system. </w:t>
      </w:r>
      <w:r w:rsidR="006843BF">
        <w:t>D</w:t>
      </w:r>
      <w:r w:rsidR="00AA69BB">
        <w:t xml:space="preserve">ays with Ohio State home game days have significantly higher </w:t>
      </w:r>
      <w:r w:rsidR="00AA69BB">
        <w:lastRenderedPageBreak/>
        <w:t>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 xml:space="preserve">game, </w:t>
      </w:r>
      <w:r w:rsidR="00BB2B03" w:rsidRPr="00BB2B03">
        <w:t>the relationship between game times and peak times was consistent in all cases.</w:t>
      </w:r>
      <w:r w:rsidR="00B03392">
        <w:t xml:space="preserve"> Spatial analysis also shows that Ohio Stadium </w:t>
      </w:r>
      <w:r w:rsidR="004F20D6">
        <w:t>was</w:t>
      </w:r>
      <w:r w:rsidR="00B03392">
        <w:t xml:space="preserve"> the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1E27A07B" w:rsidR="00DF7E62" w:rsidRDefault="006D10B0" w:rsidP="00DE1C65">
      <w:pPr>
        <w:spacing w:before="120" w:after="120"/>
        <w:jc w:val="both"/>
      </w:pPr>
      <w:r>
        <w:tab/>
      </w:r>
      <w:r w:rsidR="00DF7E62">
        <w:t xml:space="preserve">Analyses </w:t>
      </w:r>
      <w:r w:rsidR="00A85C37">
        <w:t xml:space="preserve">of </w:t>
      </w:r>
      <w:r w:rsidR="005E6635">
        <w:t xml:space="preserve">COVID-19 and </w:t>
      </w:r>
      <w:r w:rsidR="00072234">
        <w:t xml:space="preserve">subsequent </w:t>
      </w:r>
      <w:r w:rsidR="005E6635">
        <w:t xml:space="preserve">service </w:t>
      </w:r>
      <w:r w:rsidR="00A85C37">
        <w:t xml:space="preserve">cuts </w:t>
      </w:r>
      <w:r w:rsidR="00DF7E62">
        <w:t xml:space="preserve">show that </w:t>
      </w:r>
      <w:r w:rsidR="00A85C37">
        <w:t xml:space="preserve">transit users </w:t>
      </w:r>
      <w:r w:rsidR="00935C0C">
        <w:t>experienced</w:t>
      </w:r>
      <w:r w:rsidR="00072234">
        <w:t xml:space="preserve"> universal decline in realizable accessibility. However, improved traffic </w:t>
      </w:r>
      <w:r w:rsidR="00A85C37">
        <w:t xml:space="preserve">conditions </w:t>
      </w:r>
      <w:r w:rsidR="00072234">
        <w:t xml:space="preserve">caused by the lockdown during the early stages of the pandemic </w:t>
      </w:r>
      <w:r w:rsidR="00A85C37">
        <w:t xml:space="preserve">may have </w:t>
      </w:r>
      <w:r w:rsidR="00072234">
        <w:t xml:space="preserve">helped to </w:t>
      </w:r>
      <w:r w:rsidR="00A85C37">
        <w:t xml:space="preserve">temporarily </w:t>
      </w:r>
      <w:r w:rsidR="00072234">
        <w:t>reduce unreliability</w:t>
      </w:r>
      <w:r w:rsidR="00BF513C">
        <w:t>,</w:t>
      </w:r>
      <w:r w:rsidR="00DF7E62">
        <w:t xml:space="preserve"> but</w:t>
      </w:r>
      <w:r w:rsidR="00BF513C">
        <w:t xml:space="preserve"> unreliability </w:t>
      </w:r>
      <w:r w:rsidR="00081F4A">
        <w:t xml:space="preserve">later increased </w:t>
      </w:r>
      <w:r w:rsidR="00A85C37">
        <w:t xml:space="preserve">again </w:t>
      </w:r>
      <w:r w:rsidR="00081F4A">
        <w:t xml:space="preserve">after the service </w:t>
      </w:r>
      <w:r w:rsidR="00A85C37">
        <w:t>cuts</w:t>
      </w:r>
      <w:r w:rsidR="00081F4A">
        <w:t xml:space="preserve">. </w:t>
      </w:r>
      <w:r w:rsidR="00BF513C">
        <w:t xml:space="preserve">The shrinking service schedule and improved traffic </w:t>
      </w:r>
      <w:r w:rsidR="00A85C37">
        <w:t>conditions</w:t>
      </w:r>
      <w:r w:rsidR="00BF513C">
        <w:t>, as two contradicting forces, created a</w:t>
      </w:r>
      <w:r w:rsidR="00FD38FF">
        <w:t xml:space="preserve">n intricate </w:t>
      </w:r>
      <w:r w:rsidR="00BF513C">
        <w:t xml:space="preserve">pattern of unreliability. Our spatial analysis also reveals that the city center, which has </w:t>
      </w:r>
      <w:r w:rsidR="0011085A">
        <w:t xml:space="preserve">the </w:t>
      </w:r>
      <w:r w:rsidR="00BF513C">
        <w:t xml:space="preserve">most ridership and accessibility, experienced </w:t>
      </w:r>
      <w:r w:rsidR="0011085A">
        <w:t xml:space="preserve">the </w:t>
      </w:r>
      <w:r w:rsidR="00BF513C">
        <w:t xml:space="preserve">least accessibility and reliability loss, while </w:t>
      </w:r>
      <w:r w:rsidR="00CB6A67">
        <w:t xml:space="preserve">most of the urban perimeters and suburbs witnessed </w:t>
      </w:r>
      <w:r w:rsidR="0011085A">
        <w:t xml:space="preserve">substantial </w:t>
      </w:r>
      <w:r w:rsidR="00CB6A67">
        <w:t>decline in system performance and service quality.</w:t>
      </w:r>
    </w:p>
    <w:p w14:paraId="7C56BD15" w14:textId="10A4D4AF" w:rsidR="006D10B0" w:rsidRDefault="00DF7E62" w:rsidP="00DE1C65">
      <w:pPr>
        <w:spacing w:before="120" w:after="120"/>
        <w:jc w:val="both"/>
      </w:pPr>
      <w:r>
        <w:tab/>
        <w:t xml:space="preserve">The contribution of </w:t>
      </w:r>
      <w:r w:rsidR="0008168B">
        <w:t xml:space="preserve">the </w:t>
      </w:r>
      <w:r>
        <w:t>proposed methods and results is threefold. First, both case studies show the effectiveness of realizable accessibility and accessibility unreliability</w:t>
      </w:r>
      <w:r w:rsidR="002B087C">
        <w:t xml:space="preserve"> </w:t>
      </w:r>
      <w:r>
        <w:t>to detect system disturbances</w:t>
      </w:r>
      <w:r w:rsidR="00C050D0">
        <w:t xml:space="preserve">, and </w:t>
      </w:r>
      <w:r w:rsidR="005B4CD3">
        <w:t>th</w:t>
      </w:r>
      <w:r w:rsidR="00FD38FF">
        <w:t xml:space="preserve">eir </w:t>
      </w:r>
      <w:r w:rsidR="005B4CD3">
        <w:t>effective</w:t>
      </w:r>
      <w:r w:rsidR="00FD38FF">
        <w:t>ness</w:t>
      </w:r>
      <w:r w:rsidR="005B4CD3">
        <w:t xml:space="preserve"> for</w:t>
      </w:r>
      <w:r w:rsidR="00C050D0">
        <w:t xml:space="preserve"> both </w:t>
      </w:r>
      <w:r w:rsidR="00FD38FF">
        <w:t xml:space="preserve">measuring </w:t>
      </w:r>
      <w:r w:rsidR="00C050D0">
        <w:t>short- and long-term disruption</w:t>
      </w:r>
      <w:r w:rsidR="003C0BFD">
        <w:t>s</w:t>
      </w:r>
      <w:r w:rsidR="00C050D0">
        <w:t xml:space="preserve"> with high spatial and temporal resolution.</w:t>
      </w:r>
      <w:r w:rsidR="00D95AF7">
        <w:t xml:space="preserve"> W</w:t>
      </w:r>
      <w:r w:rsidR="00FD38FF">
        <w:t xml:space="preserve">e suggest that </w:t>
      </w:r>
      <w:r w:rsidR="005B4CD3">
        <w:t xml:space="preserve">more </w:t>
      </w:r>
      <w:r>
        <w:t xml:space="preserve">public transit systems should use real-time data </w:t>
      </w:r>
      <w:r w:rsidR="00B339EE">
        <w:t xml:space="preserve">to </w:t>
      </w:r>
      <w:r w:rsidR="003A0EF9">
        <w:t xml:space="preserve">monitor system performance and </w:t>
      </w:r>
      <w:r w:rsidR="00B339EE">
        <w:t>guide future system operation and planning</w:t>
      </w:r>
      <w:r w:rsidR="003A0EF9">
        <w:t xml:space="preserve">. </w:t>
      </w:r>
      <w:r w:rsidR="00C050D0">
        <w:t xml:space="preserve">Second, </w:t>
      </w:r>
      <w:r w:rsidR="00BC632C">
        <w:t xml:space="preserve">the results </w:t>
      </w:r>
      <w:r w:rsidR="005B4CD3">
        <w:t xml:space="preserve">regarding </w:t>
      </w:r>
      <w:r w:rsidR="00BC632C">
        <w:t>football games reveal patterns of large social events’ impacts on public transit accessibility and reliability</w:t>
      </w:r>
      <w:r w:rsidR="00685488">
        <w:t xml:space="preserve">. </w:t>
      </w:r>
      <w:r w:rsidR="00FD38FF">
        <w:t>T</w:t>
      </w:r>
      <w:r w:rsidR="00685488">
        <w:t>ransit authorities can plan and broadcast rerouting in advance</w:t>
      </w:r>
      <w:r w:rsidR="00CA4CEB">
        <w:t xml:space="preserve"> </w:t>
      </w:r>
      <w:r w:rsidR="005B4CD3">
        <w:t xml:space="preserve">in </w:t>
      </w:r>
      <w:r w:rsidR="00BB2B03">
        <w:t>acknowledgement</w:t>
      </w:r>
      <w:r w:rsidR="005B4CD3">
        <w:t xml:space="preserve"> </w:t>
      </w:r>
      <w:r w:rsidR="00BB2B03">
        <w:t>of</w:t>
      </w:r>
      <w:r w:rsidR="00CA4CEB">
        <w:t xml:space="preserve"> average before- and after-game peak hours, while </w:t>
      </w:r>
      <w:r w:rsidR="005B4CD3">
        <w:t xml:space="preserve">preserving the </w:t>
      </w:r>
      <w:r w:rsidR="00CA4CEB">
        <w:t xml:space="preserve">normal schedule for </w:t>
      </w:r>
      <w:r w:rsidR="00F978E7">
        <w:t xml:space="preserve">other </w:t>
      </w:r>
      <w:r w:rsidR="00CA4CEB">
        <w:t>hours.</w:t>
      </w:r>
      <w:r w:rsidR="00F978E7">
        <w:t xml:space="preserve"> Finally, </w:t>
      </w:r>
      <w:r w:rsidR="00053E26">
        <w:t xml:space="preserve">major long-term disruptions, such as COVID-19, </w:t>
      </w:r>
      <w:r w:rsidR="005B4CD3">
        <w:t xml:space="preserve">have </w:t>
      </w:r>
      <w:r w:rsidR="00053E26">
        <w:t>effects on both on-time performance and schedule</w:t>
      </w:r>
      <w:r w:rsidR="005B4CD3">
        <w:t xml:space="preserve">. </w:t>
      </w:r>
      <w:r w:rsidR="00C974E2">
        <w:t>Although the global unreliabil</w:t>
      </w:r>
      <w:r w:rsidR="007D6A73">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t>Instead,</w:t>
      </w:r>
      <w:r w:rsidR="007D6A73">
        <w:t xml:space="preserve"> unreliability must be considered in tandem with other measures, such as accessibility, to understand system performance holistically.</w:t>
      </w:r>
      <w:r w:rsidR="007B2DA2">
        <w:t xml:space="preserve"> </w:t>
      </w:r>
    </w:p>
    <w:p w14:paraId="166F6521" w14:textId="409E684A" w:rsidR="005E6635" w:rsidRDefault="005E6635" w:rsidP="00DE1C65">
      <w:pPr>
        <w:spacing w:before="120" w:after="120"/>
        <w:jc w:val="both"/>
      </w:pPr>
      <w:r>
        <w:tab/>
      </w:r>
      <w:r w:rsidR="007A6672">
        <w:t xml:space="preserve"> </w:t>
      </w:r>
      <w:r w:rsidR="007D6A73">
        <w:t xml:space="preserve">Our </w:t>
      </w:r>
      <w:r w:rsidR="00B00B35">
        <w:t xml:space="preserve">paper also has limitations. First, </w:t>
      </w:r>
      <w:r w:rsidR="00417A69">
        <w:t xml:space="preserve">despite strong indications of causality, we cannot make definite conclusions on the causality between high unreliability and </w:t>
      </w:r>
      <w:r w:rsidR="00716702">
        <w:t xml:space="preserve">the disruptive events; there can be other </w:t>
      </w:r>
      <w:r w:rsidR="00FD38FF">
        <w:t xml:space="preserve">confounding </w:t>
      </w:r>
      <w:r w:rsidR="00716702">
        <w:t>factors</w:t>
      </w:r>
      <w:r w:rsidR="00417A69">
        <w:t>.</w:t>
      </w:r>
      <w:r w:rsidR="0024018F">
        <w:t xml:space="preserve"> </w:t>
      </w:r>
      <w:r w:rsidR="00FE39B4">
        <w:t xml:space="preserve">Second, we do not address the implications of the disruptions on social equity and individual experience. </w:t>
      </w:r>
      <w:r w:rsidR="000B236E">
        <w:t xml:space="preserve">Third, </w:t>
      </w:r>
      <w:r w:rsidR="00FD38FF">
        <w:t xml:space="preserve">our study </w:t>
      </w:r>
      <w:r w:rsidR="000B236E">
        <w:t>does not address the heterogeneity of accessibility to different opportunities</w:t>
      </w:r>
      <w:r w:rsidR="00730E2E">
        <w:t xml:space="preserve"> such as jobs, childcare, or parks</w:t>
      </w:r>
      <w:r w:rsidR="000B236E">
        <w:t xml:space="preserve">; we only measure accessibility with the number of accessible stops. </w:t>
      </w:r>
      <w:r w:rsidR="00FD38FF">
        <w:t>Our study is also limited to one community.</w:t>
      </w:r>
      <w:r w:rsidR="00123B65">
        <w:t xml:space="preserve"> </w:t>
      </w:r>
      <w:r w:rsidR="00FD38FF">
        <w:t xml:space="preserve">Our </w:t>
      </w:r>
      <w:r w:rsidR="00FE39B4">
        <w:t>method</w:t>
      </w:r>
      <w:r w:rsidR="00FD38FF">
        <w:t>s</w:t>
      </w:r>
      <w:r w:rsidR="00FE39B4">
        <w:t xml:space="preserve"> </w:t>
      </w:r>
      <w:r w:rsidR="00FD38FF">
        <w:t>should</w:t>
      </w:r>
      <w:r w:rsidR="00FE39B4">
        <w:t xml:space="preserve"> be applied to </w:t>
      </w:r>
      <w:r w:rsidR="00730E2E">
        <w:t xml:space="preserve">other </w:t>
      </w:r>
      <w:r w:rsidR="00FE39B4">
        <w:t>c</w:t>
      </w:r>
      <w:r w:rsidR="00FD38FF">
        <w:t>ommunities</w:t>
      </w:r>
      <w:r w:rsidR="00FE39B4">
        <w:t xml:space="preserve"> with </w:t>
      </w:r>
      <w:r w:rsidR="00FD38FF">
        <w:t xml:space="preserve">available </w:t>
      </w:r>
      <w:r w:rsidR="00FE39B4">
        <w:t>real-time and schedule GTFS data. We would like to see more case studies on accessibility reliability in different settings in the future.</w:t>
      </w:r>
      <w:r w:rsidR="000B236E">
        <w:t xml:space="preserve"> </w:t>
      </w:r>
    </w:p>
    <w:p w14:paraId="7F9F1067" w14:textId="14EC6F3D" w:rsidR="006D10B0" w:rsidRDefault="006D10B0" w:rsidP="00DE1C65">
      <w:pPr>
        <w:spacing w:before="120" w:after="120"/>
        <w:jc w:val="both"/>
      </w:pPr>
    </w:p>
    <w:p w14:paraId="30DE06F8" w14:textId="5AB06934" w:rsidR="00FB23EF" w:rsidRDefault="00270E73" w:rsidP="00270E73">
      <w:pPr>
        <w:pStyle w:val="Heading1"/>
        <w:spacing w:before="120" w:after="120"/>
        <w:jc w:val="both"/>
      </w:pPr>
      <w:r w:rsidRPr="00270E73">
        <w:lastRenderedPageBreak/>
        <w:t>Statements and Declarations</w:t>
      </w:r>
    </w:p>
    <w:p w14:paraId="1501B4A3" w14:textId="42C6D2B1" w:rsidR="00270E73" w:rsidRDefault="00D26312" w:rsidP="00DE1C65">
      <w:pPr>
        <w:spacing w:before="120" w:after="120"/>
        <w:jc w:val="both"/>
      </w:pPr>
      <w:r w:rsidRPr="00D26312">
        <w:t>The authors received no specific funding for this work</w:t>
      </w:r>
      <w:r w:rsidRPr="00D26312">
        <w:t xml:space="preserve">. </w:t>
      </w:r>
      <w:r>
        <w:t>The authors declare no financial or non-financial interests that are directly or indirectly related to the work submitted for publication.</w:t>
      </w:r>
    </w:p>
    <w:p w14:paraId="6BAD67EF" w14:textId="2605497A" w:rsidR="00270E73" w:rsidRDefault="00270E73" w:rsidP="00DE1C65">
      <w:pPr>
        <w:spacing w:before="120" w:after="120"/>
        <w:jc w:val="both"/>
      </w:pPr>
    </w:p>
    <w:p w14:paraId="33E0830C" w14:textId="77777777" w:rsidR="00270E73" w:rsidRDefault="00270E73" w:rsidP="00DE1C65">
      <w:pPr>
        <w:spacing w:before="120" w:after="120"/>
        <w:jc w:val="both"/>
      </w:pPr>
    </w:p>
    <w:p w14:paraId="671DFECC" w14:textId="44956B38" w:rsidR="00C31F2E" w:rsidRDefault="008A76F4" w:rsidP="00D26312">
      <w:pPr>
        <w:pStyle w:val="Heading1"/>
        <w:spacing w:before="120" w:after="120"/>
        <w:jc w:val="both"/>
      </w:pPr>
      <w:r>
        <w:t>Reference</w:t>
      </w:r>
    </w:p>
    <w:p w14:paraId="333F12D8" w14:textId="77777777" w:rsidR="00D26312" w:rsidRPr="00D26312" w:rsidRDefault="00D26312" w:rsidP="00D26312"/>
    <w:p w14:paraId="726CC854" w14:textId="77777777" w:rsidR="00B853B4" w:rsidRPr="00B853B4" w:rsidRDefault="00123B65" w:rsidP="00B853B4">
      <w:pPr>
        <w:pStyle w:val="Bibliography"/>
        <w:rPr>
          <w:rFonts w:cs="Times New Roman"/>
        </w:rPr>
      </w:pPr>
      <w:r>
        <w:fldChar w:fldCharType="begin"/>
      </w:r>
      <w:r w:rsidR="00B853B4">
        <w:instrText xml:space="preserve"> ADDIN ZOTERO_BIBL {"uncited":[],"omitted":[],"custom":[]} CSL_BIBLIOGRAPHY </w:instrText>
      </w:r>
      <w:r>
        <w:fldChar w:fldCharType="separate"/>
      </w:r>
      <w:r w:rsidR="00B853B4" w:rsidRPr="00B853B4">
        <w:rPr>
          <w:rFonts w:cs="Times New Roman"/>
        </w:rPr>
        <w:t xml:space="preserve">Ahn, B.-H., &amp; Shin, J.-Y. (1991). Vehicle-routeing with time windows and time-varying congestion. </w:t>
      </w:r>
      <w:r w:rsidR="00B853B4" w:rsidRPr="00B853B4">
        <w:rPr>
          <w:rFonts w:cs="Times New Roman"/>
          <w:i/>
          <w:iCs/>
        </w:rPr>
        <w:t>Journal of the Operational Research Society</w:t>
      </w:r>
      <w:r w:rsidR="00B853B4" w:rsidRPr="00B853B4">
        <w:rPr>
          <w:rFonts w:cs="Times New Roman"/>
        </w:rPr>
        <w:t xml:space="preserve">, </w:t>
      </w:r>
      <w:r w:rsidR="00B853B4" w:rsidRPr="00B853B4">
        <w:rPr>
          <w:rFonts w:cs="Times New Roman"/>
          <w:i/>
          <w:iCs/>
        </w:rPr>
        <w:t>42</w:t>
      </w:r>
      <w:r w:rsidR="00B853B4" w:rsidRPr="00B853B4">
        <w:rPr>
          <w:rFonts w:cs="Times New Roman"/>
        </w:rPr>
        <w:t>(5), 393–400.</w:t>
      </w:r>
    </w:p>
    <w:p w14:paraId="524E2923" w14:textId="77777777" w:rsidR="00B853B4" w:rsidRPr="00B853B4" w:rsidRDefault="00B853B4" w:rsidP="00B853B4">
      <w:pPr>
        <w:pStyle w:val="Bibliography"/>
        <w:rPr>
          <w:rFonts w:cs="Times New Roman"/>
        </w:rPr>
      </w:pPr>
      <w:r w:rsidRPr="00B853B4">
        <w:rPr>
          <w:rFonts w:cs="Times New Roman"/>
        </w:rPr>
        <w:t xml:space="preserve">Antrim, A., &amp; Barbeau, S. J. (2017). </w:t>
      </w:r>
      <w:r w:rsidRPr="00B853B4">
        <w:rPr>
          <w:rFonts w:cs="Times New Roman"/>
          <w:i/>
          <w:iCs/>
        </w:rPr>
        <w:t>Opening the door to multimodal applications: Creation, maintenance and application of GTFS data</w:t>
      </w:r>
      <w:r w:rsidRPr="00B853B4">
        <w:rPr>
          <w:rFonts w:cs="Times New Roman"/>
        </w:rPr>
        <w:t>.</w:t>
      </w:r>
    </w:p>
    <w:p w14:paraId="1B8D0FD7" w14:textId="77777777" w:rsidR="00B853B4" w:rsidRPr="00B853B4" w:rsidRDefault="00B853B4" w:rsidP="00B853B4">
      <w:pPr>
        <w:pStyle w:val="Bibliography"/>
        <w:rPr>
          <w:rFonts w:cs="Times New Roman"/>
        </w:rPr>
      </w:pPr>
      <w:r w:rsidRPr="00B853B4">
        <w:rPr>
          <w:rFonts w:cs="Times New Roman"/>
        </w:rPr>
        <w:t xml:space="preserve">Azolin, L. G., da Silva, A. N. R., &amp; Pinto, N. (2020). Incorporating public transport in a methodology for assessing resilience in urban mobility. </w:t>
      </w:r>
      <w:r w:rsidRPr="00B853B4">
        <w:rPr>
          <w:rFonts w:cs="Times New Roman"/>
          <w:i/>
          <w:iCs/>
        </w:rPr>
        <w:t>Transportation Research Part d: Transport and Environment</w:t>
      </w:r>
      <w:r w:rsidRPr="00B853B4">
        <w:rPr>
          <w:rFonts w:cs="Times New Roman"/>
        </w:rPr>
        <w:t xml:space="preserve">, </w:t>
      </w:r>
      <w:r w:rsidRPr="00B853B4">
        <w:rPr>
          <w:rFonts w:cs="Times New Roman"/>
          <w:i/>
          <w:iCs/>
        </w:rPr>
        <w:t>85</w:t>
      </w:r>
      <w:r w:rsidRPr="00B853B4">
        <w:rPr>
          <w:rFonts w:cs="Times New Roman"/>
        </w:rPr>
        <w:t>, 102386.</w:t>
      </w:r>
    </w:p>
    <w:p w14:paraId="0DA562B5" w14:textId="77777777" w:rsidR="00B853B4" w:rsidRPr="00B853B4" w:rsidRDefault="00B853B4" w:rsidP="00B853B4">
      <w:pPr>
        <w:pStyle w:val="Bibliography"/>
        <w:rPr>
          <w:rFonts w:cs="Times New Roman"/>
        </w:rPr>
      </w:pPr>
      <w:r w:rsidRPr="00B853B4">
        <w:rPr>
          <w:rFonts w:cs="Times New Roman"/>
        </w:rPr>
        <w:t xml:space="preserve">Berche, B., Von Ferber, C., Holovatch, T., &amp; Holovatch, Y. (2009). Resilience of public transport networks against attacks. </w:t>
      </w:r>
      <w:r w:rsidRPr="00B853B4">
        <w:rPr>
          <w:rFonts w:cs="Times New Roman"/>
          <w:i/>
          <w:iCs/>
        </w:rPr>
        <w:t>The European Physical Journal B</w:t>
      </w:r>
      <w:r w:rsidRPr="00B853B4">
        <w:rPr>
          <w:rFonts w:cs="Times New Roman"/>
        </w:rPr>
        <w:t xml:space="preserve">, </w:t>
      </w:r>
      <w:r w:rsidRPr="00B853B4">
        <w:rPr>
          <w:rFonts w:cs="Times New Roman"/>
          <w:i/>
          <w:iCs/>
        </w:rPr>
        <w:t>71</w:t>
      </w:r>
      <w:r w:rsidRPr="00B853B4">
        <w:rPr>
          <w:rFonts w:cs="Times New Roman"/>
        </w:rPr>
        <w:t>(1), 125–137.</w:t>
      </w:r>
    </w:p>
    <w:p w14:paraId="1CC864B1" w14:textId="77777777" w:rsidR="00B853B4" w:rsidRPr="00B853B4" w:rsidRDefault="00B853B4" w:rsidP="00B853B4">
      <w:pPr>
        <w:pStyle w:val="Bibliography"/>
        <w:rPr>
          <w:rFonts w:cs="Times New Roman"/>
        </w:rPr>
      </w:pPr>
      <w:r w:rsidRPr="00B853B4">
        <w:rPr>
          <w:rFonts w:cs="Times New Roman"/>
        </w:rPr>
        <w:t xml:space="preserve">Carrion, C., &amp; Levinson, D. (2012). Value of travel time reliability: A review of current evidence. </w:t>
      </w:r>
      <w:r w:rsidRPr="00B853B4">
        <w:rPr>
          <w:rFonts w:cs="Times New Roman"/>
          <w:i/>
          <w:iCs/>
        </w:rPr>
        <w:t>Transportation Research Part A: Policy and Practice</w:t>
      </w:r>
      <w:r w:rsidRPr="00B853B4">
        <w:rPr>
          <w:rFonts w:cs="Times New Roman"/>
        </w:rPr>
        <w:t xml:space="preserve">, </w:t>
      </w:r>
      <w:r w:rsidRPr="00B853B4">
        <w:rPr>
          <w:rFonts w:cs="Times New Roman"/>
          <w:i/>
          <w:iCs/>
        </w:rPr>
        <w:t>46</w:t>
      </w:r>
      <w:r w:rsidRPr="00B853B4">
        <w:rPr>
          <w:rFonts w:cs="Times New Roman"/>
        </w:rPr>
        <w:t>(4), 720–741.</w:t>
      </w:r>
    </w:p>
    <w:p w14:paraId="4ECB90D9" w14:textId="77777777" w:rsidR="00B853B4" w:rsidRPr="00B853B4" w:rsidRDefault="00B853B4" w:rsidP="00B853B4">
      <w:pPr>
        <w:pStyle w:val="Bibliography"/>
        <w:rPr>
          <w:rFonts w:cs="Times New Roman"/>
        </w:rPr>
      </w:pPr>
      <w:r w:rsidRPr="00B853B4">
        <w:rPr>
          <w:rFonts w:cs="Times New Roman"/>
        </w:rPr>
        <w:t xml:space="preserve">Chakrabarti, S., &amp; Giuliano, G. (2015). Does service reliability determine transit patronage? Insights from the Los Angeles Metro bus system. </w:t>
      </w:r>
      <w:r w:rsidRPr="00B853B4">
        <w:rPr>
          <w:rFonts w:cs="Times New Roman"/>
          <w:i/>
          <w:iCs/>
        </w:rPr>
        <w:t>Transport Policy</w:t>
      </w:r>
      <w:r w:rsidRPr="00B853B4">
        <w:rPr>
          <w:rFonts w:cs="Times New Roman"/>
        </w:rPr>
        <w:t xml:space="preserve">, </w:t>
      </w:r>
      <w:r w:rsidRPr="00B853B4">
        <w:rPr>
          <w:rFonts w:cs="Times New Roman"/>
          <w:i/>
          <w:iCs/>
        </w:rPr>
        <w:t>42</w:t>
      </w:r>
      <w:r w:rsidRPr="00B853B4">
        <w:rPr>
          <w:rFonts w:cs="Times New Roman"/>
        </w:rPr>
        <w:t>, 12–20.</w:t>
      </w:r>
    </w:p>
    <w:p w14:paraId="7280B7A9" w14:textId="77777777" w:rsidR="00B853B4" w:rsidRPr="00B853B4" w:rsidRDefault="00B853B4" w:rsidP="00B853B4">
      <w:pPr>
        <w:pStyle w:val="Bibliography"/>
        <w:rPr>
          <w:rFonts w:cs="Times New Roman"/>
        </w:rPr>
      </w:pPr>
      <w:r w:rsidRPr="00B853B4">
        <w:rPr>
          <w:rFonts w:cs="Times New Roman"/>
        </w:rPr>
        <w:t xml:space="preserve">Chow, A. (2020, March 9). </w:t>
      </w:r>
      <w:r w:rsidRPr="00B853B4">
        <w:rPr>
          <w:rFonts w:cs="Times New Roman"/>
          <w:i/>
          <w:iCs/>
        </w:rPr>
        <w:t>Ohio Confirms First Cases Of Coronavirus</w:t>
      </w:r>
      <w:r w:rsidRPr="00B853B4">
        <w:rPr>
          <w:rFonts w:cs="Times New Roman"/>
        </w:rPr>
        <w:t>. The Statehouse News Bureau. https://www.statenews.org/government-politics/2020-03-09/ohio-confirms-first-cases-of-coronavirus</w:t>
      </w:r>
    </w:p>
    <w:p w14:paraId="4F12BEA3" w14:textId="77777777" w:rsidR="00B853B4" w:rsidRPr="00B853B4" w:rsidRDefault="00B853B4" w:rsidP="00B853B4">
      <w:pPr>
        <w:pStyle w:val="Bibliography"/>
        <w:rPr>
          <w:rFonts w:cs="Times New Roman"/>
        </w:rPr>
      </w:pPr>
      <w:r w:rsidRPr="00B853B4">
        <w:rPr>
          <w:rFonts w:cs="Times New Roman"/>
        </w:rPr>
        <w:lastRenderedPageBreak/>
        <w:t xml:space="preserve">D’este, G. and, &amp; Taylor, M. A. (2003). Network vulnerability: An approach to reliability analysis at the level of national strategic transport networks. In </w:t>
      </w:r>
      <w:r w:rsidRPr="00B853B4">
        <w:rPr>
          <w:rFonts w:cs="Times New Roman"/>
          <w:i/>
          <w:iCs/>
        </w:rPr>
        <w:t>The network reliability of transport</w:t>
      </w:r>
      <w:r w:rsidRPr="00B853B4">
        <w:rPr>
          <w:rFonts w:cs="Times New Roman"/>
        </w:rPr>
        <w:t>. Emerald Group Publishing Limited.</w:t>
      </w:r>
    </w:p>
    <w:p w14:paraId="1D2850F4" w14:textId="77777777" w:rsidR="00B853B4" w:rsidRPr="00B853B4" w:rsidRDefault="00B853B4" w:rsidP="00B853B4">
      <w:pPr>
        <w:pStyle w:val="Bibliography"/>
        <w:rPr>
          <w:rFonts w:cs="Times New Roman"/>
        </w:rPr>
      </w:pPr>
      <w:r w:rsidRPr="00B853B4">
        <w:rPr>
          <w:rFonts w:cs="Times New Roman"/>
        </w:rPr>
        <w:t xml:space="preserve">Erhardt, G. D., Hoque, J. M., Goyal, V., Berrebi, S., Brakewood, C., &amp; Watkins, K. E. (2022). Why has public transit ridership declined in the United States? </w:t>
      </w:r>
      <w:r w:rsidRPr="00B853B4">
        <w:rPr>
          <w:rFonts w:cs="Times New Roman"/>
          <w:i/>
          <w:iCs/>
        </w:rPr>
        <w:t>Transportation Research Part A: Policy and Practice</w:t>
      </w:r>
      <w:r w:rsidRPr="00B853B4">
        <w:rPr>
          <w:rFonts w:cs="Times New Roman"/>
        </w:rPr>
        <w:t xml:space="preserve">, </w:t>
      </w:r>
      <w:r w:rsidRPr="00B853B4">
        <w:rPr>
          <w:rFonts w:cs="Times New Roman"/>
          <w:i/>
          <w:iCs/>
        </w:rPr>
        <w:t>161</w:t>
      </w:r>
      <w:r w:rsidRPr="00B853B4">
        <w:rPr>
          <w:rFonts w:cs="Times New Roman"/>
        </w:rPr>
        <w:t>, 68–87.</w:t>
      </w:r>
    </w:p>
    <w:p w14:paraId="2EB65D09" w14:textId="77777777" w:rsidR="00B853B4" w:rsidRPr="00B853B4" w:rsidRDefault="00B853B4" w:rsidP="00B853B4">
      <w:pPr>
        <w:pStyle w:val="Bibliography"/>
        <w:rPr>
          <w:rFonts w:cs="Times New Roman"/>
        </w:rPr>
      </w:pPr>
      <w:r w:rsidRPr="00B853B4">
        <w:rPr>
          <w:rFonts w:cs="Times New Roman"/>
        </w:rPr>
        <w:t xml:space="preserve">Gendreau, M., Ghiani, G., &amp; Guerriero, E. (2015). Time-dependent routing problems: A review. </w:t>
      </w:r>
      <w:r w:rsidRPr="00B853B4">
        <w:rPr>
          <w:rFonts w:cs="Times New Roman"/>
          <w:i/>
          <w:iCs/>
        </w:rPr>
        <w:t>Computers &amp; Operations Research</w:t>
      </w:r>
      <w:r w:rsidRPr="00B853B4">
        <w:rPr>
          <w:rFonts w:cs="Times New Roman"/>
        </w:rPr>
        <w:t xml:space="preserve">, </w:t>
      </w:r>
      <w:r w:rsidRPr="00B853B4">
        <w:rPr>
          <w:rFonts w:cs="Times New Roman"/>
          <w:i/>
          <w:iCs/>
        </w:rPr>
        <w:t>64</w:t>
      </w:r>
      <w:r w:rsidRPr="00B853B4">
        <w:rPr>
          <w:rFonts w:cs="Times New Roman"/>
        </w:rPr>
        <w:t>, 189–197.</w:t>
      </w:r>
    </w:p>
    <w:p w14:paraId="251BE52F" w14:textId="77777777" w:rsidR="00B853B4" w:rsidRPr="00B853B4" w:rsidRDefault="00B853B4" w:rsidP="00B853B4">
      <w:pPr>
        <w:pStyle w:val="Bibliography"/>
        <w:rPr>
          <w:rFonts w:cs="Times New Roman"/>
        </w:rPr>
      </w:pPr>
      <w:r w:rsidRPr="00B853B4">
        <w:rPr>
          <w:rFonts w:cs="Times New Roman"/>
        </w:rPr>
        <w:t xml:space="preserve">Google. (2021). </w:t>
      </w:r>
      <w:r w:rsidRPr="00B853B4">
        <w:rPr>
          <w:rFonts w:cs="Times New Roman"/>
          <w:i/>
          <w:iCs/>
        </w:rPr>
        <w:t>GTFS Realtime Overview</w:t>
      </w:r>
      <w:r w:rsidRPr="00B853B4">
        <w:rPr>
          <w:rFonts w:cs="Times New Roman"/>
        </w:rPr>
        <w:t>. https://developers.google.com/transit/gtfs-realtime</w:t>
      </w:r>
    </w:p>
    <w:p w14:paraId="3A33F76B" w14:textId="77777777" w:rsidR="00B853B4" w:rsidRPr="00B853B4" w:rsidRDefault="00B853B4" w:rsidP="00B853B4">
      <w:pPr>
        <w:pStyle w:val="Bibliography"/>
        <w:rPr>
          <w:rFonts w:cs="Times New Roman"/>
        </w:rPr>
      </w:pPr>
      <w:r w:rsidRPr="00B853B4">
        <w:rPr>
          <w:rFonts w:cs="Times New Roman"/>
        </w:rPr>
        <w:t xml:space="preserve">Google Developers. (2020). </w:t>
      </w:r>
      <w:r w:rsidRPr="00B853B4">
        <w:rPr>
          <w:rFonts w:cs="Times New Roman"/>
          <w:i/>
          <w:iCs/>
        </w:rPr>
        <w:t>GTFS Static Overview | Static Transit | Google Developers</w:t>
      </w:r>
      <w:r w:rsidRPr="00B853B4">
        <w:rPr>
          <w:rFonts w:cs="Times New Roman"/>
        </w:rPr>
        <w:t>. https://developers.google.com/transit/gtfs/</w:t>
      </w:r>
    </w:p>
    <w:p w14:paraId="76A79850" w14:textId="77777777" w:rsidR="00B853B4" w:rsidRPr="00B853B4" w:rsidRDefault="00B853B4" w:rsidP="00B853B4">
      <w:pPr>
        <w:pStyle w:val="Bibliography"/>
        <w:rPr>
          <w:rFonts w:cs="Times New Roman"/>
        </w:rPr>
      </w:pPr>
      <w:r w:rsidRPr="00B853B4">
        <w:rPr>
          <w:rFonts w:cs="Times New Roman"/>
        </w:rPr>
        <w:t xml:space="preserve">Gu, Y., Fu, X., Liu, Z., Xu, X., &amp; Chen, A. (2020). Performance of transportation network under perturbations: Reliability, vulnerability, and resilience. </w:t>
      </w:r>
      <w:r w:rsidRPr="00B853B4">
        <w:rPr>
          <w:rFonts w:cs="Times New Roman"/>
          <w:i/>
          <w:iCs/>
        </w:rPr>
        <w:t>Transportation Research Part E: Logistics and Transportation Review</w:t>
      </w:r>
      <w:r w:rsidRPr="00B853B4">
        <w:rPr>
          <w:rFonts w:cs="Times New Roman"/>
        </w:rPr>
        <w:t xml:space="preserve">, </w:t>
      </w:r>
      <w:r w:rsidRPr="00B853B4">
        <w:rPr>
          <w:rFonts w:cs="Times New Roman"/>
          <w:i/>
          <w:iCs/>
        </w:rPr>
        <w:t>133</w:t>
      </w:r>
      <w:r w:rsidRPr="00B853B4">
        <w:rPr>
          <w:rFonts w:cs="Times New Roman"/>
        </w:rPr>
        <w:t>, 101809.</w:t>
      </w:r>
    </w:p>
    <w:p w14:paraId="168B2A1A" w14:textId="77777777" w:rsidR="00B853B4" w:rsidRPr="00B853B4" w:rsidRDefault="00B853B4" w:rsidP="00B853B4">
      <w:pPr>
        <w:pStyle w:val="Bibliography"/>
        <w:rPr>
          <w:rFonts w:cs="Times New Roman"/>
        </w:rPr>
      </w:pPr>
      <w:r w:rsidRPr="00B853B4">
        <w:rPr>
          <w:rFonts w:cs="Times New Roman"/>
        </w:rPr>
        <w:t xml:space="preserve">Hägerstrand, T. (1970). </w:t>
      </w:r>
      <w:r w:rsidRPr="00B853B4">
        <w:rPr>
          <w:rFonts w:cs="Times New Roman"/>
          <w:i/>
          <w:iCs/>
        </w:rPr>
        <w:t>What about people in regional</w:t>
      </w:r>
      <w:r w:rsidRPr="00B853B4">
        <w:rPr>
          <w:rFonts w:cs="Times New Roman"/>
        </w:rPr>
        <w:t>.</w:t>
      </w:r>
    </w:p>
    <w:p w14:paraId="73DAF6CB" w14:textId="77777777" w:rsidR="00B853B4" w:rsidRPr="00B853B4" w:rsidRDefault="00B853B4" w:rsidP="00B853B4">
      <w:pPr>
        <w:pStyle w:val="Bibliography"/>
        <w:rPr>
          <w:rFonts w:cs="Times New Roman"/>
        </w:rPr>
      </w:pPr>
      <w:r w:rsidRPr="00B853B4">
        <w:rPr>
          <w:rFonts w:cs="Times New Roman"/>
        </w:rPr>
        <w:t xml:space="preserve">He, Y., Thies, S., Avner, P., &amp; Rentschler, J. (2021). Flood impacts on urban transit and accessibility—A case study of Kinshasa. </w:t>
      </w:r>
      <w:r w:rsidRPr="00B853B4">
        <w:rPr>
          <w:rFonts w:cs="Times New Roman"/>
          <w:i/>
          <w:iCs/>
        </w:rPr>
        <w:t>Transportation Research Part D: Transport and Environment</w:t>
      </w:r>
      <w:r w:rsidRPr="00B853B4">
        <w:rPr>
          <w:rFonts w:cs="Times New Roman"/>
        </w:rPr>
        <w:t xml:space="preserve">, </w:t>
      </w:r>
      <w:r w:rsidRPr="00B853B4">
        <w:rPr>
          <w:rFonts w:cs="Times New Roman"/>
          <w:i/>
          <w:iCs/>
        </w:rPr>
        <w:t>96</w:t>
      </w:r>
      <w:r w:rsidRPr="00B853B4">
        <w:rPr>
          <w:rFonts w:cs="Times New Roman"/>
        </w:rPr>
        <w:t>, 102889.</w:t>
      </w:r>
    </w:p>
    <w:p w14:paraId="323AB14C" w14:textId="77777777" w:rsidR="00B853B4" w:rsidRPr="00B853B4" w:rsidRDefault="00B853B4" w:rsidP="00B853B4">
      <w:pPr>
        <w:pStyle w:val="Bibliography"/>
        <w:rPr>
          <w:rFonts w:cs="Times New Roman"/>
        </w:rPr>
      </w:pPr>
      <w:r w:rsidRPr="00B853B4">
        <w:rPr>
          <w:rFonts w:cs="Times New Roman"/>
        </w:rPr>
        <w:t xml:space="preserve">Holling, C. S. (1973). Resilience and stability of ecological systems. </w:t>
      </w:r>
      <w:r w:rsidRPr="00B853B4">
        <w:rPr>
          <w:rFonts w:cs="Times New Roman"/>
          <w:i/>
          <w:iCs/>
        </w:rPr>
        <w:t>Annual Review of Ecology and Systematics</w:t>
      </w:r>
      <w:r w:rsidRPr="00B853B4">
        <w:rPr>
          <w:rFonts w:cs="Times New Roman"/>
        </w:rPr>
        <w:t>, 1–23.</w:t>
      </w:r>
    </w:p>
    <w:p w14:paraId="10B08BA7" w14:textId="77777777" w:rsidR="00B853B4" w:rsidRPr="00B853B4" w:rsidRDefault="00B853B4" w:rsidP="00B853B4">
      <w:pPr>
        <w:pStyle w:val="Bibliography"/>
        <w:rPr>
          <w:rFonts w:cs="Times New Roman"/>
        </w:rPr>
      </w:pPr>
      <w:r w:rsidRPr="00B853B4">
        <w:rPr>
          <w:rFonts w:cs="Times New Roman"/>
        </w:rPr>
        <w:lastRenderedPageBreak/>
        <w:t xml:space="preserve">Ichoua, S., Gendreau, M., &amp; Potvin, J.-Y. (2003). Vehicle dispatching with time-dependent travel times. </w:t>
      </w:r>
      <w:r w:rsidRPr="00B853B4">
        <w:rPr>
          <w:rFonts w:cs="Times New Roman"/>
          <w:i/>
          <w:iCs/>
        </w:rPr>
        <w:t>European Journal of Operational Research</w:t>
      </w:r>
      <w:r w:rsidRPr="00B853B4">
        <w:rPr>
          <w:rFonts w:cs="Times New Roman"/>
        </w:rPr>
        <w:t xml:space="preserve">, </w:t>
      </w:r>
      <w:r w:rsidRPr="00B853B4">
        <w:rPr>
          <w:rFonts w:cs="Times New Roman"/>
          <w:i/>
          <w:iCs/>
        </w:rPr>
        <w:t>144</w:t>
      </w:r>
      <w:r w:rsidRPr="00B853B4">
        <w:rPr>
          <w:rFonts w:cs="Times New Roman"/>
        </w:rPr>
        <w:t>(2), 379–396.</w:t>
      </w:r>
    </w:p>
    <w:p w14:paraId="5FEA2D61" w14:textId="77777777" w:rsidR="00B853B4" w:rsidRPr="00B853B4" w:rsidRDefault="00B853B4" w:rsidP="00B853B4">
      <w:pPr>
        <w:pStyle w:val="Bibliography"/>
        <w:rPr>
          <w:rFonts w:cs="Times New Roman"/>
        </w:rPr>
      </w:pPr>
      <w:r w:rsidRPr="00B853B4">
        <w:rPr>
          <w:rFonts w:cs="Times New Roman"/>
        </w:rPr>
        <w:t xml:space="preserve">Kar, A., Carrel, A. L., Miller, H. J., &amp; Le, H. T. (2021). </w:t>
      </w:r>
      <w:r w:rsidRPr="00B853B4">
        <w:rPr>
          <w:rFonts w:cs="Times New Roman"/>
          <w:i/>
          <w:iCs/>
        </w:rPr>
        <w:t>Reducing public transit compounds social vulnerabilities during COVID-19</w:t>
      </w:r>
      <w:r w:rsidRPr="00B853B4">
        <w:rPr>
          <w:rFonts w:cs="Times New Roman"/>
        </w:rPr>
        <w:t>.</w:t>
      </w:r>
    </w:p>
    <w:p w14:paraId="35DBC66B" w14:textId="77777777" w:rsidR="00B853B4" w:rsidRPr="00B853B4" w:rsidRDefault="00B853B4" w:rsidP="00B853B4">
      <w:pPr>
        <w:pStyle w:val="Bibliography"/>
        <w:rPr>
          <w:rFonts w:cs="Times New Roman"/>
        </w:rPr>
      </w:pPr>
      <w:r w:rsidRPr="00B853B4">
        <w:rPr>
          <w:rFonts w:cs="Times New Roman"/>
        </w:rPr>
        <w:t xml:space="preserve">Kathuria, A., Parida, M., &amp; Sekhar, C. (2020). A review of service reliability measures for public transportation systems. </w:t>
      </w:r>
      <w:r w:rsidRPr="00B853B4">
        <w:rPr>
          <w:rFonts w:cs="Times New Roman"/>
          <w:i/>
          <w:iCs/>
        </w:rPr>
        <w:t>International Journal of Intelligent Transportation Systems Research</w:t>
      </w:r>
      <w:r w:rsidRPr="00B853B4">
        <w:rPr>
          <w:rFonts w:cs="Times New Roman"/>
        </w:rPr>
        <w:t xml:space="preserve">, </w:t>
      </w:r>
      <w:r w:rsidRPr="00B853B4">
        <w:rPr>
          <w:rFonts w:cs="Times New Roman"/>
          <w:i/>
          <w:iCs/>
        </w:rPr>
        <w:t>18</w:t>
      </w:r>
      <w:r w:rsidRPr="00B853B4">
        <w:rPr>
          <w:rFonts w:cs="Times New Roman"/>
        </w:rPr>
        <w:t>(2), 243–255.</w:t>
      </w:r>
    </w:p>
    <w:p w14:paraId="4B57CB17" w14:textId="77777777" w:rsidR="00B853B4" w:rsidRPr="00B853B4" w:rsidRDefault="00B853B4" w:rsidP="00B853B4">
      <w:pPr>
        <w:pStyle w:val="Bibliography"/>
        <w:rPr>
          <w:rFonts w:cs="Times New Roman"/>
        </w:rPr>
      </w:pPr>
      <w:r w:rsidRPr="00B853B4">
        <w:rPr>
          <w:rFonts w:cs="Times New Roman"/>
        </w:rPr>
        <w:t xml:space="preserve">Kaufman, J. (2021). </w:t>
      </w:r>
      <w:r w:rsidRPr="00B853B4">
        <w:rPr>
          <w:rFonts w:cs="Times New Roman"/>
          <w:i/>
          <w:iCs/>
        </w:rPr>
        <w:t>Ohio State football draws crowd of only 76,540 in win over Tulsa, smallest since 1971</w:t>
      </w:r>
      <w:r w:rsidRPr="00B853B4">
        <w:rPr>
          <w:rFonts w:cs="Times New Roman"/>
        </w:rPr>
        <w:t>. The Columbus Dispatch. https://www.dispatch.com/story/sports/2021/09/18/ohio-stadium-crowd-osu-ohio-state-tulsa-football-game-76-540/8407755002/</w:t>
      </w:r>
    </w:p>
    <w:p w14:paraId="0217117E" w14:textId="77777777" w:rsidR="00B853B4" w:rsidRPr="00B853B4" w:rsidRDefault="00B853B4" w:rsidP="00B853B4">
      <w:pPr>
        <w:pStyle w:val="Bibliography"/>
        <w:rPr>
          <w:rFonts w:cs="Times New Roman"/>
        </w:rPr>
      </w:pPr>
      <w:r w:rsidRPr="00B853B4">
        <w:rPr>
          <w:rFonts w:cs="Times New Roman"/>
        </w:rPr>
        <w:t xml:space="preserve">Lee, J., Porr, A., &amp; Miller, H. J. (2020). </w:t>
      </w:r>
      <w:r w:rsidRPr="00B853B4">
        <w:rPr>
          <w:rFonts w:cs="Times New Roman"/>
          <w:i/>
          <w:iCs/>
        </w:rPr>
        <w:t>Evidence of Increased Vehicle Speeding in Ohio’s Major Cities during the COVID-19 Pandemic</w:t>
      </w:r>
      <w:r w:rsidRPr="00B853B4">
        <w:rPr>
          <w:rFonts w:cs="Times New Roman"/>
        </w:rPr>
        <w:t>.</w:t>
      </w:r>
    </w:p>
    <w:p w14:paraId="4A06C3F9" w14:textId="77777777" w:rsidR="00B853B4" w:rsidRPr="00B853B4" w:rsidRDefault="00B853B4" w:rsidP="00B853B4">
      <w:pPr>
        <w:pStyle w:val="Bibliography"/>
        <w:rPr>
          <w:rFonts w:cs="Times New Roman"/>
        </w:rPr>
      </w:pPr>
      <w:r w:rsidRPr="00B853B4">
        <w:rPr>
          <w:rFonts w:cs="Times New Roman"/>
        </w:rPr>
        <w:t xml:space="preserve">Li, M., Kwan, M.-P., Yin, J., Yu, D., &amp; Wang, J. (2018). The potential effect of a 100-year pluvial flood event on metro accessibility and ridership: A case study of central Shanghai, China. </w:t>
      </w:r>
      <w:r w:rsidRPr="00B853B4">
        <w:rPr>
          <w:rFonts w:cs="Times New Roman"/>
          <w:i/>
          <w:iCs/>
        </w:rPr>
        <w:t>Applied Geography</w:t>
      </w:r>
      <w:r w:rsidRPr="00B853B4">
        <w:rPr>
          <w:rFonts w:cs="Times New Roman"/>
        </w:rPr>
        <w:t xml:space="preserve">, </w:t>
      </w:r>
      <w:r w:rsidRPr="00B853B4">
        <w:rPr>
          <w:rFonts w:cs="Times New Roman"/>
          <w:i/>
          <w:iCs/>
        </w:rPr>
        <w:t>100</w:t>
      </w:r>
      <w:r w:rsidRPr="00B853B4">
        <w:rPr>
          <w:rFonts w:cs="Times New Roman"/>
        </w:rPr>
        <w:t>, 21–29.</w:t>
      </w:r>
    </w:p>
    <w:p w14:paraId="0098FFF4" w14:textId="77777777" w:rsidR="00B853B4" w:rsidRPr="00B853B4" w:rsidRDefault="00B853B4" w:rsidP="00B853B4">
      <w:pPr>
        <w:pStyle w:val="Bibliography"/>
        <w:rPr>
          <w:rFonts w:cs="Times New Roman"/>
        </w:rPr>
      </w:pPr>
      <w:r w:rsidRPr="00B853B4">
        <w:rPr>
          <w:rFonts w:cs="Times New Roman"/>
        </w:rPr>
        <w:t xml:space="preserve">Lin, T., Shalaby, A., &amp; Miller, E. (2016). </w:t>
      </w:r>
      <w:r w:rsidRPr="00B853B4">
        <w:rPr>
          <w:rFonts w:cs="Times New Roman"/>
          <w:i/>
          <w:iCs/>
        </w:rPr>
        <w:t>Transit user behaviour in response to service disruption: State of knowledge</w:t>
      </w:r>
      <w:r w:rsidRPr="00B853B4">
        <w:rPr>
          <w:rFonts w:cs="Times New Roman"/>
        </w:rPr>
        <w:t>.</w:t>
      </w:r>
    </w:p>
    <w:p w14:paraId="089FEB9E" w14:textId="77777777" w:rsidR="00B853B4" w:rsidRPr="00B853B4" w:rsidRDefault="00B853B4" w:rsidP="00B853B4">
      <w:pPr>
        <w:pStyle w:val="Bibliography"/>
        <w:rPr>
          <w:rFonts w:cs="Times New Roman"/>
        </w:rPr>
      </w:pPr>
      <w:r w:rsidRPr="00B853B4">
        <w:rPr>
          <w:rFonts w:cs="Times New Roman"/>
        </w:rPr>
        <w:t xml:space="preserve">Liu, L., &amp; Miller, H. J. (2020a). Does real-time transit information reduce waiting time? An empirical analysis. </w:t>
      </w:r>
      <w:r w:rsidRPr="00B853B4">
        <w:rPr>
          <w:rFonts w:cs="Times New Roman"/>
          <w:i/>
          <w:iCs/>
        </w:rPr>
        <w:t>Transportation Research Part A: Policy and Practice</w:t>
      </w:r>
      <w:r w:rsidRPr="00B853B4">
        <w:rPr>
          <w:rFonts w:cs="Times New Roman"/>
        </w:rPr>
        <w:t xml:space="preserve">, </w:t>
      </w:r>
      <w:r w:rsidRPr="00B853B4">
        <w:rPr>
          <w:rFonts w:cs="Times New Roman"/>
          <w:i/>
          <w:iCs/>
        </w:rPr>
        <w:t>141</w:t>
      </w:r>
      <w:r w:rsidRPr="00B853B4">
        <w:rPr>
          <w:rFonts w:cs="Times New Roman"/>
        </w:rPr>
        <w:t>, 167–179.</w:t>
      </w:r>
    </w:p>
    <w:p w14:paraId="7A1EB3CF" w14:textId="77777777" w:rsidR="00B853B4" w:rsidRPr="00B853B4" w:rsidRDefault="00B853B4" w:rsidP="00B853B4">
      <w:pPr>
        <w:pStyle w:val="Bibliography"/>
        <w:rPr>
          <w:rFonts w:cs="Times New Roman"/>
        </w:rPr>
      </w:pPr>
      <w:r w:rsidRPr="00B853B4">
        <w:rPr>
          <w:rFonts w:cs="Times New Roman"/>
        </w:rPr>
        <w:lastRenderedPageBreak/>
        <w:t xml:space="preserve">Liu, L., &amp; Miller, H. J. (2020b). Measuring risk of missing transfers in public transit systems using high-resolution schedule and real-time bus location data. </w:t>
      </w:r>
      <w:r w:rsidRPr="00B853B4">
        <w:rPr>
          <w:rFonts w:cs="Times New Roman"/>
          <w:i/>
          <w:iCs/>
        </w:rPr>
        <w:t>Urban Studies</w:t>
      </w:r>
      <w:r w:rsidRPr="00B853B4">
        <w:rPr>
          <w:rFonts w:cs="Times New Roman"/>
        </w:rPr>
        <w:t>, 0042098020919323. https://doi.org/10.1177/0042098020919323</w:t>
      </w:r>
    </w:p>
    <w:p w14:paraId="06E50660" w14:textId="77777777" w:rsidR="00B853B4" w:rsidRPr="00B853B4" w:rsidRDefault="00B853B4" w:rsidP="00B853B4">
      <w:pPr>
        <w:pStyle w:val="Bibliography"/>
        <w:rPr>
          <w:rFonts w:cs="Times New Roman"/>
        </w:rPr>
      </w:pPr>
      <w:r w:rsidRPr="00B853B4">
        <w:rPr>
          <w:rFonts w:cs="Times New Roman"/>
        </w:rPr>
        <w:t xml:space="preserve">Liu, L., Miller, H. J., &amp; Scheff, J. (2020). The impacts of COVID-19 pandemic on public transit demand in the United States. </w:t>
      </w:r>
      <w:r w:rsidRPr="00B853B4">
        <w:rPr>
          <w:rFonts w:cs="Times New Roman"/>
          <w:i/>
          <w:iCs/>
        </w:rPr>
        <w:t>Plos One</w:t>
      </w:r>
      <w:r w:rsidRPr="00B853B4">
        <w:rPr>
          <w:rFonts w:cs="Times New Roman"/>
        </w:rPr>
        <w:t xml:space="preserve">, </w:t>
      </w:r>
      <w:r w:rsidRPr="00B853B4">
        <w:rPr>
          <w:rFonts w:cs="Times New Roman"/>
          <w:i/>
          <w:iCs/>
        </w:rPr>
        <w:t>15</w:t>
      </w:r>
      <w:r w:rsidRPr="00B853B4">
        <w:rPr>
          <w:rFonts w:cs="Times New Roman"/>
        </w:rPr>
        <w:t>(11), e0242476.</w:t>
      </w:r>
    </w:p>
    <w:p w14:paraId="1B32379E" w14:textId="77777777" w:rsidR="00B853B4" w:rsidRPr="00B853B4" w:rsidRDefault="00B853B4" w:rsidP="00B853B4">
      <w:pPr>
        <w:pStyle w:val="Bibliography"/>
        <w:rPr>
          <w:rFonts w:cs="Times New Roman"/>
        </w:rPr>
      </w:pPr>
      <w:r w:rsidRPr="00B853B4">
        <w:rPr>
          <w:rFonts w:cs="Times New Roman"/>
        </w:rPr>
        <w:t xml:space="preserve">Liu, L., Porr, A., &amp; Miller, H. J. (2022). Realizable accessibility: Evaluating the reliability of public transit accessibility using high-resolution real-time data. </w:t>
      </w:r>
      <w:r w:rsidRPr="00B853B4">
        <w:rPr>
          <w:rFonts w:cs="Times New Roman"/>
          <w:i/>
          <w:iCs/>
        </w:rPr>
        <w:t>Journal of Geographical Systems</w:t>
      </w:r>
      <w:r w:rsidRPr="00B853B4">
        <w:rPr>
          <w:rFonts w:cs="Times New Roman"/>
        </w:rPr>
        <w:t>. https://doi.org/10.1007/s10109-022-00382-w</w:t>
      </w:r>
    </w:p>
    <w:p w14:paraId="708C585A" w14:textId="77777777" w:rsidR="00B853B4" w:rsidRPr="00B853B4" w:rsidRDefault="00B853B4" w:rsidP="00B853B4">
      <w:pPr>
        <w:pStyle w:val="Bibliography"/>
        <w:rPr>
          <w:rFonts w:cs="Times New Roman"/>
        </w:rPr>
      </w:pPr>
      <w:r w:rsidRPr="00B853B4">
        <w:rPr>
          <w:rFonts w:cs="Times New Roman"/>
        </w:rPr>
        <w:t xml:space="preserve">Mesbah, M., Luy, M., &amp; Currie, G. (2014). Investigating the lagged effect of weather parameters on travel time reliability. </w:t>
      </w:r>
      <w:r w:rsidRPr="00B853B4">
        <w:rPr>
          <w:rFonts w:cs="Times New Roman"/>
          <w:i/>
          <w:iCs/>
        </w:rPr>
        <w:t>WIT Transactions on Ecology and the Environment</w:t>
      </w:r>
      <w:r w:rsidRPr="00B853B4">
        <w:rPr>
          <w:rFonts w:cs="Times New Roman"/>
        </w:rPr>
        <w:t xml:space="preserve">, </w:t>
      </w:r>
      <w:r w:rsidRPr="00B853B4">
        <w:rPr>
          <w:rFonts w:cs="Times New Roman"/>
          <w:i/>
          <w:iCs/>
        </w:rPr>
        <w:t>191</w:t>
      </w:r>
      <w:r w:rsidRPr="00B853B4">
        <w:rPr>
          <w:rFonts w:cs="Times New Roman"/>
        </w:rPr>
        <w:t>, 795–801.</w:t>
      </w:r>
    </w:p>
    <w:p w14:paraId="53265820" w14:textId="77777777" w:rsidR="00B853B4" w:rsidRPr="00B853B4" w:rsidRDefault="00B853B4" w:rsidP="00B853B4">
      <w:pPr>
        <w:pStyle w:val="Bibliography"/>
        <w:rPr>
          <w:rFonts w:cs="Times New Roman"/>
        </w:rPr>
      </w:pPr>
      <w:r w:rsidRPr="00B853B4">
        <w:rPr>
          <w:rFonts w:cs="Times New Roman"/>
        </w:rPr>
        <w:t xml:space="preserve">Miller, E. J. (2018). Accessibility: Measurement and application in transportation planning. In </w:t>
      </w:r>
      <w:r w:rsidRPr="00B853B4">
        <w:rPr>
          <w:rFonts w:cs="Times New Roman"/>
          <w:i/>
          <w:iCs/>
        </w:rPr>
        <w:t>Transport Reviews</w:t>
      </w:r>
      <w:r w:rsidRPr="00B853B4">
        <w:rPr>
          <w:rFonts w:cs="Times New Roman"/>
        </w:rPr>
        <w:t xml:space="preserve"> (Vol. 38, Issue 5, pp. 551–555). Taylor &amp; Francis. https://doi.org/10.1080/01441647.2018.1492778</w:t>
      </w:r>
    </w:p>
    <w:p w14:paraId="010F9EF7" w14:textId="77777777" w:rsidR="00B853B4" w:rsidRPr="00B853B4" w:rsidRDefault="00B853B4" w:rsidP="00B853B4">
      <w:pPr>
        <w:pStyle w:val="Bibliography"/>
        <w:rPr>
          <w:rFonts w:cs="Times New Roman"/>
        </w:rPr>
      </w:pPr>
      <w:r w:rsidRPr="00B853B4">
        <w:rPr>
          <w:rFonts w:cs="Times New Roman"/>
        </w:rPr>
        <w:t xml:space="preserve">Miller, H. J. (1999). Measuring space‐time accessibility benefits within transportation networks: Basic theory and computational procedures. </w:t>
      </w:r>
      <w:r w:rsidRPr="00B853B4">
        <w:rPr>
          <w:rFonts w:cs="Times New Roman"/>
          <w:i/>
          <w:iCs/>
        </w:rPr>
        <w:t>Geographical Analysis</w:t>
      </w:r>
      <w:r w:rsidRPr="00B853B4">
        <w:rPr>
          <w:rFonts w:cs="Times New Roman"/>
        </w:rPr>
        <w:t xml:space="preserve">, </w:t>
      </w:r>
      <w:r w:rsidRPr="00B853B4">
        <w:rPr>
          <w:rFonts w:cs="Times New Roman"/>
          <w:i/>
          <w:iCs/>
        </w:rPr>
        <w:t>31</w:t>
      </w:r>
      <w:r w:rsidRPr="00B853B4">
        <w:rPr>
          <w:rFonts w:cs="Times New Roman"/>
        </w:rPr>
        <w:t>(1), 187–212.</w:t>
      </w:r>
    </w:p>
    <w:p w14:paraId="4F522D51" w14:textId="77777777" w:rsidR="00B853B4" w:rsidRPr="00B853B4" w:rsidRDefault="00B853B4" w:rsidP="00B853B4">
      <w:pPr>
        <w:pStyle w:val="Bibliography"/>
        <w:rPr>
          <w:rFonts w:cs="Times New Roman"/>
        </w:rPr>
      </w:pPr>
      <w:r w:rsidRPr="00B853B4">
        <w:rPr>
          <w:rFonts w:cs="Times New Roman"/>
        </w:rPr>
        <w:t xml:space="preserve">Miller, H. J. (2017). Time geography and space-time prism. </w:t>
      </w:r>
      <w:r w:rsidRPr="00B853B4">
        <w:rPr>
          <w:rFonts w:cs="Times New Roman"/>
          <w:i/>
          <w:iCs/>
        </w:rPr>
        <w:t>International Encyclopedia of Geography: People, the Earth, Environment and Technology</w:t>
      </w:r>
      <w:r w:rsidRPr="00B853B4">
        <w:rPr>
          <w:rFonts w:cs="Times New Roman"/>
        </w:rPr>
        <w:t>, 1–19.</w:t>
      </w:r>
    </w:p>
    <w:p w14:paraId="1EA15020" w14:textId="77777777" w:rsidR="00B853B4" w:rsidRPr="00B853B4" w:rsidRDefault="00B853B4" w:rsidP="00B853B4">
      <w:pPr>
        <w:pStyle w:val="Bibliography"/>
        <w:rPr>
          <w:rFonts w:cs="Times New Roman"/>
        </w:rPr>
      </w:pPr>
      <w:r w:rsidRPr="00B853B4">
        <w:rPr>
          <w:rFonts w:cs="Times New Roman"/>
        </w:rPr>
        <w:t xml:space="preserve">Mudigonda, S., Ozbay, K., &amp; Bartin, B. (2019). Evaluating the resilience and recovery of public transit system using big data: Case study from New Jersey. </w:t>
      </w:r>
      <w:r w:rsidRPr="00B853B4">
        <w:rPr>
          <w:rFonts w:cs="Times New Roman"/>
          <w:i/>
          <w:iCs/>
        </w:rPr>
        <w:t>Journal of Transportation Safety &amp; Security</w:t>
      </w:r>
      <w:r w:rsidRPr="00B853B4">
        <w:rPr>
          <w:rFonts w:cs="Times New Roman"/>
        </w:rPr>
        <w:t xml:space="preserve">, </w:t>
      </w:r>
      <w:r w:rsidRPr="00B853B4">
        <w:rPr>
          <w:rFonts w:cs="Times New Roman"/>
          <w:i/>
          <w:iCs/>
        </w:rPr>
        <w:t>11</w:t>
      </w:r>
      <w:r w:rsidRPr="00B853B4">
        <w:rPr>
          <w:rFonts w:cs="Times New Roman"/>
        </w:rPr>
        <w:t>(5), 491–519.</w:t>
      </w:r>
    </w:p>
    <w:p w14:paraId="2D8B9672" w14:textId="77777777" w:rsidR="00B853B4" w:rsidRPr="00B853B4" w:rsidRDefault="00B853B4" w:rsidP="00B853B4">
      <w:pPr>
        <w:pStyle w:val="Bibliography"/>
        <w:rPr>
          <w:rFonts w:cs="Times New Roman"/>
        </w:rPr>
      </w:pPr>
      <w:r w:rsidRPr="00B853B4">
        <w:rPr>
          <w:rFonts w:cs="Times New Roman"/>
        </w:rPr>
        <w:lastRenderedPageBreak/>
        <w:t xml:space="preserve">Park, Y., Mount, J., Liu, L., Xiao, N., &amp; Miller, H. J. (2020). Assessing public transit performance using real-time data: Spatiotemporal patterns of bus operation delays in Columbus, Ohio, USA. </w:t>
      </w:r>
      <w:r w:rsidRPr="00B853B4">
        <w:rPr>
          <w:rFonts w:cs="Times New Roman"/>
          <w:i/>
          <w:iCs/>
        </w:rPr>
        <w:t>International Journal of Geographical Information Science</w:t>
      </w:r>
      <w:r w:rsidRPr="00B853B4">
        <w:rPr>
          <w:rFonts w:cs="Times New Roman"/>
        </w:rPr>
        <w:t xml:space="preserve">, </w:t>
      </w:r>
      <w:r w:rsidRPr="00B853B4">
        <w:rPr>
          <w:rFonts w:cs="Times New Roman"/>
          <w:i/>
          <w:iCs/>
        </w:rPr>
        <w:t>34</w:t>
      </w:r>
      <w:r w:rsidRPr="00B853B4">
        <w:rPr>
          <w:rFonts w:cs="Times New Roman"/>
        </w:rPr>
        <w:t>(2), 367–392. https://doi.org/10.1080/13658816.2019.1608997</w:t>
      </w:r>
    </w:p>
    <w:p w14:paraId="5F175D71" w14:textId="77777777" w:rsidR="00B853B4" w:rsidRPr="00B853B4" w:rsidRDefault="00B853B4" w:rsidP="00B853B4">
      <w:pPr>
        <w:pStyle w:val="Bibliography"/>
        <w:rPr>
          <w:rFonts w:cs="Times New Roman"/>
        </w:rPr>
      </w:pPr>
      <w:r w:rsidRPr="00B853B4">
        <w:rPr>
          <w:rFonts w:cs="Times New Roman"/>
        </w:rPr>
        <w:t xml:space="preserve">Pender, B., Currie, G., Delbosc, A., &amp; Shiwakoti, N. (2014). Social media use during unplanned transit network disruptions: A review of literature. </w:t>
      </w:r>
      <w:r w:rsidRPr="00B853B4">
        <w:rPr>
          <w:rFonts w:cs="Times New Roman"/>
          <w:i/>
          <w:iCs/>
        </w:rPr>
        <w:t>Transport Reviews</w:t>
      </w:r>
      <w:r w:rsidRPr="00B853B4">
        <w:rPr>
          <w:rFonts w:cs="Times New Roman"/>
        </w:rPr>
        <w:t xml:space="preserve">, </w:t>
      </w:r>
      <w:r w:rsidRPr="00B853B4">
        <w:rPr>
          <w:rFonts w:cs="Times New Roman"/>
          <w:i/>
          <w:iCs/>
        </w:rPr>
        <w:t>34</w:t>
      </w:r>
      <w:r w:rsidRPr="00B853B4">
        <w:rPr>
          <w:rFonts w:cs="Times New Roman"/>
        </w:rPr>
        <w:t>(4), 501–521.</w:t>
      </w:r>
    </w:p>
    <w:p w14:paraId="1E68A393" w14:textId="77777777" w:rsidR="00B853B4" w:rsidRPr="00B853B4" w:rsidRDefault="00B853B4" w:rsidP="00B853B4">
      <w:pPr>
        <w:pStyle w:val="Bibliography"/>
        <w:rPr>
          <w:rFonts w:cs="Times New Roman"/>
        </w:rPr>
      </w:pPr>
      <w:r w:rsidRPr="00B853B4">
        <w:rPr>
          <w:rFonts w:cs="Times New Roman"/>
        </w:rPr>
        <w:t xml:space="preserve">Singh, S. S., Javanmard, R., Lee, J., Kim, J., &amp; Diab, E. (2022). Evaluating the accessibility benefits of the new BRT system during the COVID-19 pandemic in Winnipeg, Canada. </w:t>
      </w:r>
      <w:r w:rsidRPr="00B853B4">
        <w:rPr>
          <w:rFonts w:cs="Times New Roman"/>
          <w:i/>
          <w:iCs/>
        </w:rPr>
        <w:t>Journal of Urban Mobility</w:t>
      </w:r>
      <w:r w:rsidRPr="00B853B4">
        <w:rPr>
          <w:rFonts w:cs="Times New Roman"/>
        </w:rPr>
        <w:t xml:space="preserve">, </w:t>
      </w:r>
      <w:r w:rsidRPr="00B853B4">
        <w:rPr>
          <w:rFonts w:cs="Times New Roman"/>
          <w:i/>
          <w:iCs/>
        </w:rPr>
        <w:t>2</w:t>
      </w:r>
      <w:r w:rsidRPr="00B853B4">
        <w:rPr>
          <w:rFonts w:cs="Times New Roman"/>
        </w:rPr>
        <w:t>, 100016.</w:t>
      </w:r>
    </w:p>
    <w:p w14:paraId="2F580AFB" w14:textId="77777777" w:rsidR="00B853B4" w:rsidRPr="00B853B4" w:rsidRDefault="00B853B4" w:rsidP="00B853B4">
      <w:pPr>
        <w:pStyle w:val="Bibliography"/>
        <w:rPr>
          <w:rFonts w:cs="Times New Roman"/>
        </w:rPr>
      </w:pPr>
      <w:r w:rsidRPr="00B853B4">
        <w:rPr>
          <w:rFonts w:cs="Times New Roman"/>
        </w:rPr>
        <w:t xml:space="preserve">Taylor, M. A., &amp; D’Este, G. M. (2007). Transport network vulnerability: A method for diagnosis of critical locations in transport infrastructure systems. In </w:t>
      </w:r>
      <w:r w:rsidRPr="00B853B4">
        <w:rPr>
          <w:rFonts w:cs="Times New Roman"/>
          <w:i/>
          <w:iCs/>
        </w:rPr>
        <w:t>Critical infrastructure</w:t>
      </w:r>
      <w:r w:rsidRPr="00B853B4">
        <w:rPr>
          <w:rFonts w:cs="Times New Roman"/>
        </w:rPr>
        <w:t xml:space="preserve"> (pp. 9–30). Springer.</w:t>
      </w:r>
    </w:p>
    <w:p w14:paraId="5FAA0B16" w14:textId="77777777" w:rsidR="00B853B4" w:rsidRPr="00B853B4" w:rsidRDefault="00B853B4" w:rsidP="00B853B4">
      <w:pPr>
        <w:pStyle w:val="Bibliography"/>
        <w:rPr>
          <w:rFonts w:cs="Times New Roman"/>
        </w:rPr>
      </w:pPr>
      <w:r w:rsidRPr="00B853B4">
        <w:rPr>
          <w:rFonts w:cs="Times New Roman"/>
        </w:rPr>
        <w:t xml:space="preserve">Tong, L., Zhou, X., &amp; Miller, H. J. (2015). Transportation network design for maximizing space–time accessibility. </w:t>
      </w:r>
      <w:r w:rsidRPr="00B853B4">
        <w:rPr>
          <w:rFonts w:cs="Times New Roman"/>
          <w:i/>
          <w:iCs/>
        </w:rPr>
        <w:t>Transportation Research Part B: Methodological</w:t>
      </w:r>
      <w:r w:rsidRPr="00B853B4">
        <w:rPr>
          <w:rFonts w:cs="Times New Roman"/>
        </w:rPr>
        <w:t xml:space="preserve">, </w:t>
      </w:r>
      <w:r w:rsidRPr="00B853B4">
        <w:rPr>
          <w:rFonts w:cs="Times New Roman"/>
          <w:i/>
          <w:iCs/>
        </w:rPr>
        <w:t>81</w:t>
      </w:r>
      <w:r w:rsidRPr="00B853B4">
        <w:rPr>
          <w:rFonts w:cs="Times New Roman"/>
        </w:rPr>
        <w:t>, 555–576.</w:t>
      </w:r>
    </w:p>
    <w:p w14:paraId="197824E9" w14:textId="77777777" w:rsidR="00B853B4" w:rsidRPr="00B853B4" w:rsidRDefault="00B853B4" w:rsidP="00B853B4">
      <w:pPr>
        <w:pStyle w:val="Bibliography"/>
        <w:rPr>
          <w:rFonts w:cs="Times New Roman"/>
        </w:rPr>
      </w:pPr>
      <w:r w:rsidRPr="00B853B4">
        <w:rPr>
          <w:rFonts w:cs="Times New Roman"/>
        </w:rPr>
        <w:t xml:space="preserve">Van Niel, L. (2021, September 29). </w:t>
      </w:r>
      <w:r w:rsidRPr="00B853B4">
        <w:rPr>
          <w:rFonts w:cs="Times New Roman"/>
          <w:i/>
          <w:iCs/>
        </w:rPr>
        <w:t>COTA faces driver shortages, adjusts services</w:t>
      </w:r>
      <w:r w:rsidRPr="00B853B4">
        <w:rPr>
          <w:rFonts w:cs="Times New Roman"/>
        </w:rPr>
        <w:t>. The Lantern. https://www.thelantern.com/2021/09/cota-faces-driver-shortages-adjusts-services/</w:t>
      </w:r>
    </w:p>
    <w:p w14:paraId="312CB0EC" w14:textId="77777777" w:rsidR="00B853B4" w:rsidRPr="00B853B4" w:rsidRDefault="00B853B4" w:rsidP="00B853B4">
      <w:pPr>
        <w:pStyle w:val="Bibliography"/>
        <w:rPr>
          <w:rFonts w:cs="Times New Roman"/>
        </w:rPr>
      </w:pPr>
      <w:r w:rsidRPr="00B853B4">
        <w:rPr>
          <w:rFonts w:cs="Times New Roman"/>
        </w:rPr>
        <w:t xml:space="preserve">Wan, C., Yang, Z., Zhang, D., Yan, X., &amp; Fan, S. (2018). Resilience in transportation systems: A systematic review and future directions. </w:t>
      </w:r>
      <w:r w:rsidRPr="00B853B4">
        <w:rPr>
          <w:rFonts w:cs="Times New Roman"/>
          <w:i/>
          <w:iCs/>
        </w:rPr>
        <w:t>Transport Reviews</w:t>
      </w:r>
      <w:r w:rsidRPr="00B853B4">
        <w:rPr>
          <w:rFonts w:cs="Times New Roman"/>
        </w:rPr>
        <w:t xml:space="preserve">, </w:t>
      </w:r>
      <w:r w:rsidRPr="00B853B4">
        <w:rPr>
          <w:rFonts w:cs="Times New Roman"/>
          <w:i/>
          <w:iCs/>
        </w:rPr>
        <w:t>38</w:t>
      </w:r>
      <w:r w:rsidRPr="00B853B4">
        <w:rPr>
          <w:rFonts w:cs="Times New Roman"/>
        </w:rPr>
        <w:t>(4), 479–498.</w:t>
      </w:r>
    </w:p>
    <w:p w14:paraId="1A8C2301" w14:textId="77777777" w:rsidR="00B853B4" w:rsidRPr="00B853B4" w:rsidRDefault="00B853B4" w:rsidP="00B853B4">
      <w:pPr>
        <w:pStyle w:val="Bibliography"/>
        <w:rPr>
          <w:rFonts w:cs="Times New Roman"/>
        </w:rPr>
      </w:pPr>
      <w:r w:rsidRPr="00B853B4">
        <w:rPr>
          <w:rFonts w:cs="Times New Roman"/>
        </w:rPr>
        <w:lastRenderedPageBreak/>
        <w:t xml:space="preserve">Wang, Y., Yuan, Y., Ma, Y., &amp; Wang, G. (2019). Time-dependent graphs: Definitions, applications, and algorithms. </w:t>
      </w:r>
      <w:r w:rsidRPr="00B853B4">
        <w:rPr>
          <w:rFonts w:cs="Times New Roman"/>
          <w:i/>
          <w:iCs/>
        </w:rPr>
        <w:t>Data Science and Engineering</w:t>
      </w:r>
      <w:r w:rsidRPr="00B853B4">
        <w:rPr>
          <w:rFonts w:cs="Times New Roman"/>
        </w:rPr>
        <w:t xml:space="preserve">, </w:t>
      </w:r>
      <w:r w:rsidRPr="00B853B4">
        <w:rPr>
          <w:rFonts w:cs="Times New Roman"/>
          <w:i/>
          <w:iCs/>
        </w:rPr>
        <w:t>4</w:t>
      </w:r>
      <w:r w:rsidRPr="00B853B4">
        <w:rPr>
          <w:rFonts w:cs="Times New Roman"/>
        </w:rPr>
        <w:t>(4), 352–366.</w:t>
      </w:r>
    </w:p>
    <w:p w14:paraId="0D27ABF7" w14:textId="77777777" w:rsidR="00B853B4" w:rsidRPr="00B853B4" w:rsidRDefault="00B853B4" w:rsidP="00B853B4">
      <w:pPr>
        <w:pStyle w:val="Bibliography"/>
        <w:rPr>
          <w:rFonts w:cs="Times New Roman"/>
        </w:rPr>
      </w:pPr>
      <w:r w:rsidRPr="00B853B4">
        <w:rPr>
          <w:rFonts w:cs="Times New Roman"/>
        </w:rPr>
        <w:t xml:space="preserve">Wessel, N., Allen, J., &amp; Farber, S. (2017). Constructing a routable retrospective transit timetable from a real-time vehicle location feed and GTFS. </w:t>
      </w:r>
      <w:r w:rsidRPr="00B853B4">
        <w:rPr>
          <w:rFonts w:cs="Times New Roman"/>
          <w:i/>
          <w:iCs/>
        </w:rPr>
        <w:t>Journal of Transport Geography</w:t>
      </w:r>
      <w:r w:rsidRPr="00B853B4">
        <w:rPr>
          <w:rFonts w:cs="Times New Roman"/>
        </w:rPr>
        <w:t xml:space="preserve">, </w:t>
      </w:r>
      <w:r w:rsidRPr="00B853B4">
        <w:rPr>
          <w:rFonts w:cs="Times New Roman"/>
          <w:i/>
          <w:iCs/>
        </w:rPr>
        <w:t>62</w:t>
      </w:r>
      <w:r w:rsidRPr="00B853B4">
        <w:rPr>
          <w:rFonts w:cs="Times New Roman"/>
        </w:rPr>
        <w:t>, 92–97.</w:t>
      </w:r>
    </w:p>
    <w:p w14:paraId="45FCEAF6" w14:textId="77777777" w:rsidR="00B853B4" w:rsidRPr="00B853B4" w:rsidRDefault="00B853B4" w:rsidP="00B853B4">
      <w:pPr>
        <w:pStyle w:val="Bibliography"/>
        <w:rPr>
          <w:rFonts w:cs="Times New Roman"/>
        </w:rPr>
      </w:pPr>
      <w:r w:rsidRPr="00B853B4">
        <w:rPr>
          <w:rFonts w:cs="Times New Roman"/>
        </w:rPr>
        <w:t xml:space="preserve">Wessel, N., &amp; Farber, S. (2019). On the accuracy of schedule-based GTFS for measuring accessibility. </w:t>
      </w:r>
      <w:r w:rsidRPr="00B853B4">
        <w:rPr>
          <w:rFonts w:cs="Times New Roman"/>
          <w:i/>
          <w:iCs/>
        </w:rPr>
        <w:t>Journal of Transport and Land Use</w:t>
      </w:r>
      <w:r w:rsidRPr="00B853B4">
        <w:rPr>
          <w:rFonts w:cs="Times New Roman"/>
        </w:rPr>
        <w:t xml:space="preserve">, </w:t>
      </w:r>
      <w:r w:rsidRPr="00B853B4">
        <w:rPr>
          <w:rFonts w:cs="Times New Roman"/>
          <w:i/>
          <w:iCs/>
        </w:rPr>
        <w:t>12</w:t>
      </w:r>
      <w:r w:rsidRPr="00B853B4">
        <w:rPr>
          <w:rFonts w:cs="Times New Roman"/>
        </w:rPr>
        <w:t>(1), 475–500.</w:t>
      </w:r>
    </w:p>
    <w:p w14:paraId="12CEBD1B" w14:textId="77777777" w:rsidR="00B853B4" w:rsidRPr="00B853B4" w:rsidRDefault="00B853B4" w:rsidP="00B853B4">
      <w:pPr>
        <w:pStyle w:val="Bibliography"/>
        <w:rPr>
          <w:rFonts w:cs="Times New Roman"/>
        </w:rPr>
      </w:pPr>
      <w:r w:rsidRPr="00B853B4">
        <w:rPr>
          <w:rFonts w:cs="Times New Roman"/>
        </w:rPr>
        <w:t xml:space="preserve">Zhu, S., &amp; Levinson, D. M. (2012). Disruptions to transportation networks: A review. </w:t>
      </w:r>
      <w:r w:rsidRPr="00B853B4">
        <w:rPr>
          <w:rFonts w:cs="Times New Roman"/>
          <w:i/>
          <w:iCs/>
        </w:rPr>
        <w:t>Network Reliability in Practice</w:t>
      </w:r>
      <w:r w:rsidRPr="00B853B4">
        <w:rPr>
          <w:rFonts w:cs="Times New Roman"/>
        </w:rPr>
        <w:t>, 5–20.</w:t>
      </w:r>
    </w:p>
    <w:p w14:paraId="7329BDAE" w14:textId="56B89ACD" w:rsidR="00123B65" w:rsidRPr="00796F16" w:rsidRDefault="00123B65" w:rsidP="00123B65">
      <w:pPr>
        <w:spacing w:before="120" w:after="120"/>
        <w:jc w:val="both"/>
      </w:pPr>
      <w:r>
        <w:fldChar w:fldCharType="end"/>
      </w:r>
    </w:p>
    <w:sectPr w:rsidR="00123B65" w:rsidRPr="00796F16" w:rsidSect="00B96D9E">
      <w:footerReference w:type="default" r:id="rId14"/>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0A108E" w14:textId="77777777" w:rsidR="0096622A" w:rsidRDefault="0096622A" w:rsidP="0077361B">
      <w:pPr>
        <w:spacing w:after="0" w:line="240" w:lineRule="auto"/>
      </w:pPr>
      <w:r>
        <w:separator/>
      </w:r>
    </w:p>
  </w:endnote>
  <w:endnote w:type="continuationSeparator" w:id="0">
    <w:p w14:paraId="72F7F89B" w14:textId="77777777" w:rsidR="0096622A" w:rsidRDefault="0096622A"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61924"/>
      <w:docPartObj>
        <w:docPartGallery w:val="Page Numbers (Bottom of Page)"/>
        <w:docPartUnique/>
      </w:docPartObj>
    </w:sdtPr>
    <w:sdtEndPr>
      <w:rPr>
        <w:noProof/>
      </w:rPr>
    </w:sdtEndPr>
    <w:sdtContent>
      <w:p w14:paraId="7C227B21" w14:textId="3F68DDAC" w:rsidR="00B96D9E" w:rsidRDefault="00B96D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155D0C" w14:textId="77777777" w:rsidR="00B96D9E" w:rsidRDefault="00B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0C6B2" w14:textId="77777777" w:rsidR="0096622A" w:rsidRDefault="0096622A" w:rsidP="0077361B">
      <w:pPr>
        <w:spacing w:after="0" w:line="240" w:lineRule="auto"/>
      </w:pPr>
      <w:r>
        <w:separator/>
      </w:r>
    </w:p>
  </w:footnote>
  <w:footnote w:type="continuationSeparator" w:id="0">
    <w:p w14:paraId="225C050D" w14:textId="77777777" w:rsidR="0096622A" w:rsidRDefault="0096622A" w:rsidP="0077361B">
      <w:pPr>
        <w:spacing w:after="0" w:line="240" w:lineRule="auto"/>
      </w:pPr>
      <w:r>
        <w:continuationSeparator/>
      </w:r>
    </w:p>
  </w:footnote>
  <w:footnote w:id="1">
    <w:p w14:paraId="7B3BC479" w14:textId="0E2C6BAB" w:rsidR="00FD15B6" w:rsidRPr="002D14D4" w:rsidRDefault="00FD15B6" w:rsidP="00FD15B6">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00214EF6">
        <w:rPr>
          <w:rFonts w:ascii="Times New Roman" w:hAnsi="Times New Roman" w:cs="Times New Roman"/>
        </w:rPr>
        <w:t>liu.6544</w:t>
      </w:r>
      <w:r w:rsidRPr="002D14D4">
        <w:rPr>
          <w:rFonts w:ascii="Times New Roman" w:hAnsi="Times New Roman" w:cs="Times New Roman"/>
        </w:rPr>
        <w:t xml:space="preserve">@osu.edu </w:t>
      </w:r>
    </w:p>
    <w:p w14:paraId="3EED5928" w14:textId="77777777" w:rsidR="00FD15B6" w:rsidRDefault="00FD15B6" w:rsidP="00FD15B6">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 w:numId="17" w16cid:durableId="481240760">
    <w:abstractNumId w:val="1"/>
  </w:num>
  <w:num w:numId="18" w16cid:durableId="39631807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520F"/>
    <w:rsid w:val="00006D1E"/>
    <w:rsid w:val="00010D76"/>
    <w:rsid w:val="0001363C"/>
    <w:rsid w:val="0001467F"/>
    <w:rsid w:val="00020ED8"/>
    <w:rsid w:val="0002262A"/>
    <w:rsid w:val="00023709"/>
    <w:rsid w:val="00025B83"/>
    <w:rsid w:val="000271A4"/>
    <w:rsid w:val="00027E86"/>
    <w:rsid w:val="00031C2C"/>
    <w:rsid w:val="000342A6"/>
    <w:rsid w:val="00035393"/>
    <w:rsid w:val="000379F8"/>
    <w:rsid w:val="000414C4"/>
    <w:rsid w:val="00041D4F"/>
    <w:rsid w:val="00044BFF"/>
    <w:rsid w:val="00045522"/>
    <w:rsid w:val="000459EB"/>
    <w:rsid w:val="000464EB"/>
    <w:rsid w:val="00046794"/>
    <w:rsid w:val="0005182D"/>
    <w:rsid w:val="00051D96"/>
    <w:rsid w:val="00052403"/>
    <w:rsid w:val="00053E26"/>
    <w:rsid w:val="00054926"/>
    <w:rsid w:val="00057396"/>
    <w:rsid w:val="000577A3"/>
    <w:rsid w:val="00057A77"/>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970F2"/>
    <w:rsid w:val="000A276B"/>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5C1F"/>
    <w:rsid w:val="000E6484"/>
    <w:rsid w:val="000E7367"/>
    <w:rsid w:val="000E775D"/>
    <w:rsid w:val="001050F0"/>
    <w:rsid w:val="0010590F"/>
    <w:rsid w:val="00107DCC"/>
    <w:rsid w:val="00110663"/>
    <w:rsid w:val="0011085A"/>
    <w:rsid w:val="00110928"/>
    <w:rsid w:val="00111F26"/>
    <w:rsid w:val="00117555"/>
    <w:rsid w:val="00117823"/>
    <w:rsid w:val="001179A9"/>
    <w:rsid w:val="001216B1"/>
    <w:rsid w:val="0012321F"/>
    <w:rsid w:val="00123B65"/>
    <w:rsid w:val="00123D20"/>
    <w:rsid w:val="001317C5"/>
    <w:rsid w:val="00133C2B"/>
    <w:rsid w:val="0013405E"/>
    <w:rsid w:val="001351E2"/>
    <w:rsid w:val="001419C3"/>
    <w:rsid w:val="00142F81"/>
    <w:rsid w:val="00145F06"/>
    <w:rsid w:val="00146E2A"/>
    <w:rsid w:val="001473D0"/>
    <w:rsid w:val="001530EE"/>
    <w:rsid w:val="001535A6"/>
    <w:rsid w:val="00153ADC"/>
    <w:rsid w:val="00160ED2"/>
    <w:rsid w:val="00162203"/>
    <w:rsid w:val="00162B7B"/>
    <w:rsid w:val="001631E4"/>
    <w:rsid w:val="00165F55"/>
    <w:rsid w:val="001660AC"/>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A6E59"/>
    <w:rsid w:val="001B198C"/>
    <w:rsid w:val="001B20CF"/>
    <w:rsid w:val="001B2B12"/>
    <w:rsid w:val="001B2C9D"/>
    <w:rsid w:val="001B4DEB"/>
    <w:rsid w:val="001B61E8"/>
    <w:rsid w:val="001C6A7C"/>
    <w:rsid w:val="001D0F03"/>
    <w:rsid w:val="001D3A08"/>
    <w:rsid w:val="001D451D"/>
    <w:rsid w:val="001E2860"/>
    <w:rsid w:val="001E52E7"/>
    <w:rsid w:val="001E7B4A"/>
    <w:rsid w:val="001F0A92"/>
    <w:rsid w:val="001F11C3"/>
    <w:rsid w:val="001F3E44"/>
    <w:rsid w:val="00200A91"/>
    <w:rsid w:val="00200B17"/>
    <w:rsid w:val="0020153B"/>
    <w:rsid w:val="00202BBA"/>
    <w:rsid w:val="00203064"/>
    <w:rsid w:val="00204787"/>
    <w:rsid w:val="00206635"/>
    <w:rsid w:val="00207892"/>
    <w:rsid w:val="00212FAB"/>
    <w:rsid w:val="00214EF6"/>
    <w:rsid w:val="0021518A"/>
    <w:rsid w:val="00216F8B"/>
    <w:rsid w:val="00217858"/>
    <w:rsid w:val="00220A61"/>
    <w:rsid w:val="00220F31"/>
    <w:rsid w:val="002213A2"/>
    <w:rsid w:val="00221B92"/>
    <w:rsid w:val="002222E2"/>
    <w:rsid w:val="00223B7E"/>
    <w:rsid w:val="0022417C"/>
    <w:rsid w:val="002252F7"/>
    <w:rsid w:val="00226AAF"/>
    <w:rsid w:val="002274AF"/>
    <w:rsid w:val="00233B37"/>
    <w:rsid w:val="00234ACC"/>
    <w:rsid w:val="00234E18"/>
    <w:rsid w:val="0023536C"/>
    <w:rsid w:val="00235826"/>
    <w:rsid w:val="00236DBE"/>
    <w:rsid w:val="0024018F"/>
    <w:rsid w:val="00245D79"/>
    <w:rsid w:val="00251DF1"/>
    <w:rsid w:val="00253BFC"/>
    <w:rsid w:val="002601E2"/>
    <w:rsid w:val="00261DF5"/>
    <w:rsid w:val="002651DE"/>
    <w:rsid w:val="00266F59"/>
    <w:rsid w:val="00267127"/>
    <w:rsid w:val="00270704"/>
    <w:rsid w:val="00270E73"/>
    <w:rsid w:val="00274C37"/>
    <w:rsid w:val="00277760"/>
    <w:rsid w:val="00277963"/>
    <w:rsid w:val="00280281"/>
    <w:rsid w:val="00280764"/>
    <w:rsid w:val="0028121F"/>
    <w:rsid w:val="00281A7C"/>
    <w:rsid w:val="0028396F"/>
    <w:rsid w:val="00286FF7"/>
    <w:rsid w:val="00287843"/>
    <w:rsid w:val="00290CAA"/>
    <w:rsid w:val="00290E39"/>
    <w:rsid w:val="00296376"/>
    <w:rsid w:val="0029747A"/>
    <w:rsid w:val="00297A30"/>
    <w:rsid w:val="002A1742"/>
    <w:rsid w:val="002A5148"/>
    <w:rsid w:val="002B087C"/>
    <w:rsid w:val="002B14B3"/>
    <w:rsid w:val="002B155B"/>
    <w:rsid w:val="002B4FF9"/>
    <w:rsid w:val="002B71F3"/>
    <w:rsid w:val="002C3CFC"/>
    <w:rsid w:val="002C79B2"/>
    <w:rsid w:val="002D20EE"/>
    <w:rsid w:val="002D3847"/>
    <w:rsid w:val="002D5B94"/>
    <w:rsid w:val="002D7EEA"/>
    <w:rsid w:val="002E23C1"/>
    <w:rsid w:val="002E499E"/>
    <w:rsid w:val="002E6C22"/>
    <w:rsid w:val="002F1F13"/>
    <w:rsid w:val="002F716E"/>
    <w:rsid w:val="003021C1"/>
    <w:rsid w:val="003040F5"/>
    <w:rsid w:val="00304133"/>
    <w:rsid w:val="00307FB7"/>
    <w:rsid w:val="003117B5"/>
    <w:rsid w:val="00311951"/>
    <w:rsid w:val="0031225A"/>
    <w:rsid w:val="0031348F"/>
    <w:rsid w:val="00314E5B"/>
    <w:rsid w:val="00315850"/>
    <w:rsid w:val="00320ED9"/>
    <w:rsid w:val="00324874"/>
    <w:rsid w:val="00326DE8"/>
    <w:rsid w:val="003305F0"/>
    <w:rsid w:val="003308EE"/>
    <w:rsid w:val="003324F4"/>
    <w:rsid w:val="0033290C"/>
    <w:rsid w:val="00335C46"/>
    <w:rsid w:val="00343584"/>
    <w:rsid w:val="003470A9"/>
    <w:rsid w:val="00347445"/>
    <w:rsid w:val="003507A0"/>
    <w:rsid w:val="003510AC"/>
    <w:rsid w:val="00351788"/>
    <w:rsid w:val="00355619"/>
    <w:rsid w:val="00355B69"/>
    <w:rsid w:val="00357321"/>
    <w:rsid w:val="003577AC"/>
    <w:rsid w:val="0036139B"/>
    <w:rsid w:val="00361511"/>
    <w:rsid w:val="0036419E"/>
    <w:rsid w:val="00367862"/>
    <w:rsid w:val="00367B29"/>
    <w:rsid w:val="00367F02"/>
    <w:rsid w:val="003708EB"/>
    <w:rsid w:val="00371995"/>
    <w:rsid w:val="003734A4"/>
    <w:rsid w:val="003742DA"/>
    <w:rsid w:val="003807D4"/>
    <w:rsid w:val="00383F63"/>
    <w:rsid w:val="003846A6"/>
    <w:rsid w:val="00384EAB"/>
    <w:rsid w:val="00385AE5"/>
    <w:rsid w:val="003879EA"/>
    <w:rsid w:val="003904F6"/>
    <w:rsid w:val="00391E85"/>
    <w:rsid w:val="00393CC4"/>
    <w:rsid w:val="003946E9"/>
    <w:rsid w:val="003975AD"/>
    <w:rsid w:val="00397E4A"/>
    <w:rsid w:val="003A0DC2"/>
    <w:rsid w:val="003A0EF9"/>
    <w:rsid w:val="003A2D16"/>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524A"/>
    <w:rsid w:val="0041637A"/>
    <w:rsid w:val="00416A32"/>
    <w:rsid w:val="00417A69"/>
    <w:rsid w:val="004200A5"/>
    <w:rsid w:val="004244A1"/>
    <w:rsid w:val="0042496A"/>
    <w:rsid w:val="00426202"/>
    <w:rsid w:val="004263CF"/>
    <w:rsid w:val="004364B3"/>
    <w:rsid w:val="00437101"/>
    <w:rsid w:val="004436E5"/>
    <w:rsid w:val="00446373"/>
    <w:rsid w:val="00452D89"/>
    <w:rsid w:val="00467239"/>
    <w:rsid w:val="00470498"/>
    <w:rsid w:val="00472AE9"/>
    <w:rsid w:val="00474262"/>
    <w:rsid w:val="00474911"/>
    <w:rsid w:val="00476C0F"/>
    <w:rsid w:val="00481539"/>
    <w:rsid w:val="00482880"/>
    <w:rsid w:val="004844B6"/>
    <w:rsid w:val="0048561D"/>
    <w:rsid w:val="00485781"/>
    <w:rsid w:val="004857FA"/>
    <w:rsid w:val="00486140"/>
    <w:rsid w:val="004865DD"/>
    <w:rsid w:val="0048662F"/>
    <w:rsid w:val="00486BBC"/>
    <w:rsid w:val="0049051C"/>
    <w:rsid w:val="00490858"/>
    <w:rsid w:val="0049095F"/>
    <w:rsid w:val="00490B2E"/>
    <w:rsid w:val="00492F07"/>
    <w:rsid w:val="0049690B"/>
    <w:rsid w:val="004A157F"/>
    <w:rsid w:val="004A2A54"/>
    <w:rsid w:val="004A41AE"/>
    <w:rsid w:val="004B045B"/>
    <w:rsid w:val="004B42C8"/>
    <w:rsid w:val="004B4C1D"/>
    <w:rsid w:val="004B5EE2"/>
    <w:rsid w:val="004C1D11"/>
    <w:rsid w:val="004C2BCF"/>
    <w:rsid w:val="004C3283"/>
    <w:rsid w:val="004C39DA"/>
    <w:rsid w:val="004C3D03"/>
    <w:rsid w:val="004C61F9"/>
    <w:rsid w:val="004C77EA"/>
    <w:rsid w:val="004D0080"/>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5012"/>
    <w:rsid w:val="004F7DA9"/>
    <w:rsid w:val="0050297C"/>
    <w:rsid w:val="00504E43"/>
    <w:rsid w:val="005069E8"/>
    <w:rsid w:val="005075A4"/>
    <w:rsid w:val="005079EA"/>
    <w:rsid w:val="00511EA8"/>
    <w:rsid w:val="00513EDD"/>
    <w:rsid w:val="0051408E"/>
    <w:rsid w:val="00523FFE"/>
    <w:rsid w:val="00530F8E"/>
    <w:rsid w:val="0053327C"/>
    <w:rsid w:val="00534932"/>
    <w:rsid w:val="00535599"/>
    <w:rsid w:val="00542F89"/>
    <w:rsid w:val="00545759"/>
    <w:rsid w:val="005457AC"/>
    <w:rsid w:val="00551E1F"/>
    <w:rsid w:val="00555781"/>
    <w:rsid w:val="005559F9"/>
    <w:rsid w:val="005600F7"/>
    <w:rsid w:val="00561FD1"/>
    <w:rsid w:val="00562062"/>
    <w:rsid w:val="00563ECF"/>
    <w:rsid w:val="00564DF1"/>
    <w:rsid w:val="00576011"/>
    <w:rsid w:val="005761D9"/>
    <w:rsid w:val="005806D2"/>
    <w:rsid w:val="005838E8"/>
    <w:rsid w:val="00583D74"/>
    <w:rsid w:val="00586816"/>
    <w:rsid w:val="00586EB0"/>
    <w:rsid w:val="005914E1"/>
    <w:rsid w:val="00591B7C"/>
    <w:rsid w:val="00593ED2"/>
    <w:rsid w:val="005954F3"/>
    <w:rsid w:val="00597F38"/>
    <w:rsid w:val="005A5547"/>
    <w:rsid w:val="005A6C9C"/>
    <w:rsid w:val="005A7406"/>
    <w:rsid w:val="005B018B"/>
    <w:rsid w:val="005B4CD3"/>
    <w:rsid w:val="005B4F15"/>
    <w:rsid w:val="005B4F3D"/>
    <w:rsid w:val="005C0496"/>
    <w:rsid w:val="005C04BE"/>
    <w:rsid w:val="005C1E45"/>
    <w:rsid w:val="005C2241"/>
    <w:rsid w:val="005D3FAD"/>
    <w:rsid w:val="005D6885"/>
    <w:rsid w:val="005E4E6E"/>
    <w:rsid w:val="005E52FD"/>
    <w:rsid w:val="005E6635"/>
    <w:rsid w:val="005E6E6F"/>
    <w:rsid w:val="005E6F66"/>
    <w:rsid w:val="005F1411"/>
    <w:rsid w:val="005F3830"/>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AE6"/>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824AC"/>
    <w:rsid w:val="0068313E"/>
    <w:rsid w:val="006843BF"/>
    <w:rsid w:val="00684608"/>
    <w:rsid w:val="00685488"/>
    <w:rsid w:val="00690D62"/>
    <w:rsid w:val="006919B3"/>
    <w:rsid w:val="006A0BFD"/>
    <w:rsid w:val="006A2C48"/>
    <w:rsid w:val="006A3977"/>
    <w:rsid w:val="006A496F"/>
    <w:rsid w:val="006A7204"/>
    <w:rsid w:val="006B109A"/>
    <w:rsid w:val="006B1248"/>
    <w:rsid w:val="006B3E00"/>
    <w:rsid w:val="006C25FC"/>
    <w:rsid w:val="006C791D"/>
    <w:rsid w:val="006C796F"/>
    <w:rsid w:val="006C7A65"/>
    <w:rsid w:val="006D10B0"/>
    <w:rsid w:val="006D4906"/>
    <w:rsid w:val="006E3FBC"/>
    <w:rsid w:val="006E5F51"/>
    <w:rsid w:val="006E6079"/>
    <w:rsid w:val="006E65FD"/>
    <w:rsid w:val="006E7BF4"/>
    <w:rsid w:val="006F0322"/>
    <w:rsid w:val="006F06B6"/>
    <w:rsid w:val="006F5A8B"/>
    <w:rsid w:val="006F7B49"/>
    <w:rsid w:val="007037CB"/>
    <w:rsid w:val="007055AB"/>
    <w:rsid w:val="00705876"/>
    <w:rsid w:val="007067E9"/>
    <w:rsid w:val="00706B64"/>
    <w:rsid w:val="00707736"/>
    <w:rsid w:val="00707F87"/>
    <w:rsid w:val="00710280"/>
    <w:rsid w:val="00711EA8"/>
    <w:rsid w:val="007154DD"/>
    <w:rsid w:val="00716702"/>
    <w:rsid w:val="007175A3"/>
    <w:rsid w:val="0072057E"/>
    <w:rsid w:val="007233F9"/>
    <w:rsid w:val="00723D92"/>
    <w:rsid w:val="00726DE7"/>
    <w:rsid w:val="00727A29"/>
    <w:rsid w:val="00730E2E"/>
    <w:rsid w:val="00732973"/>
    <w:rsid w:val="00734DDC"/>
    <w:rsid w:val="007355B0"/>
    <w:rsid w:val="00740337"/>
    <w:rsid w:val="007434C8"/>
    <w:rsid w:val="00744CF1"/>
    <w:rsid w:val="00750948"/>
    <w:rsid w:val="007541C4"/>
    <w:rsid w:val="00756ED0"/>
    <w:rsid w:val="00760CA4"/>
    <w:rsid w:val="00762F50"/>
    <w:rsid w:val="00762F82"/>
    <w:rsid w:val="00763A69"/>
    <w:rsid w:val="00766064"/>
    <w:rsid w:val="007731C0"/>
    <w:rsid w:val="0077361B"/>
    <w:rsid w:val="00776F41"/>
    <w:rsid w:val="0077769F"/>
    <w:rsid w:val="007800F6"/>
    <w:rsid w:val="00782546"/>
    <w:rsid w:val="00782974"/>
    <w:rsid w:val="007838D5"/>
    <w:rsid w:val="00783C1D"/>
    <w:rsid w:val="00795D64"/>
    <w:rsid w:val="00796F16"/>
    <w:rsid w:val="007A0D66"/>
    <w:rsid w:val="007A2CEF"/>
    <w:rsid w:val="007A39AC"/>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063E"/>
    <w:rsid w:val="007E23DD"/>
    <w:rsid w:val="007E23E1"/>
    <w:rsid w:val="007F05D0"/>
    <w:rsid w:val="007F0E1E"/>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27AFB"/>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67ED1"/>
    <w:rsid w:val="00870DD1"/>
    <w:rsid w:val="00870DD2"/>
    <w:rsid w:val="0087166F"/>
    <w:rsid w:val="00872474"/>
    <w:rsid w:val="00872B02"/>
    <w:rsid w:val="00872C93"/>
    <w:rsid w:val="008759F4"/>
    <w:rsid w:val="00876392"/>
    <w:rsid w:val="00883F5E"/>
    <w:rsid w:val="00885008"/>
    <w:rsid w:val="008901D5"/>
    <w:rsid w:val="00890800"/>
    <w:rsid w:val="00891381"/>
    <w:rsid w:val="00893992"/>
    <w:rsid w:val="00893E88"/>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C9F"/>
    <w:rsid w:val="008C543B"/>
    <w:rsid w:val="008C573F"/>
    <w:rsid w:val="008C582C"/>
    <w:rsid w:val="008D0D38"/>
    <w:rsid w:val="008D373B"/>
    <w:rsid w:val="008D57BE"/>
    <w:rsid w:val="008E176A"/>
    <w:rsid w:val="008E1E91"/>
    <w:rsid w:val="008E4C02"/>
    <w:rsid w:val="008E5C10"/>
    <w:rsid w:val="008F1417"/>
    <w:rsid w:val="008F14A2"/>
    <w:rsid w:val="008F2510"/>
    <w:rsid w:val="009041AF"/>
    <w:rsid w:val="009057E6"/>
    <w:rsid w:val="009106F1"/>
    <w:rsid w:val="009130BA"/>
    <w:rsid w:val="009139B6"/>
    <w:rsid w:val="00913D67"/>
    <w:rsid w:val="0091478C"/>
    <w:rsid w:val="009157A2"/>
    <w:rsid w:val="009165D9"/>
    <w:rsid w:val="00916A8F"/>
    <w:rsid w:val="00917B56"/>
    <w:rsid w:val="0092297E"/>
    <w:rsid w:val="0092638E"/>
    <w:rsid w:val="00931D5B"/>
    <w:rsid w:val="00934C94"/>
    <w:rsid w:val="00935741"/>
    <w:rsid w:val="00935C0C"/>
    <w:rsid w:val="0094366D"/>
    <w:rsid w:val="009444D4"/>
    <w:rsid w:val="0094605B"/>
    <w:rsid w:val="009526DD"/>
    <w:rsid w:val="00952824"/>
    <w:rsid w:val="00961F07"/>
    <w:rsid w:val="00962E46"/>
    <w:rsid w:val="00963B85"/>
    <w:rsid w:val="0096622A"/>
    <w:rsid w:val="00967CA9"/>
    <w:rsid w:val="0097381E"/>
    <w:rsid w:val="009754DA"/>
    <w:rsid w:val="00977341"/>
    <w:rsid w:val="0098031B"/>
    <w:rsid w:val="009816F8"/>
    <w:rsid w:val="00982540"/>
    <w:rsid w:val="00982C95"/>
    <w:rsid w:val="009879D7"/>
    <w:rsid w:val="00990270"/>
    <w:rsid w:val="00990369"/>
    <w:rsid w:val="0099671B"/>
    <w:rsid w:val="009968A6"/>
    <w:rsid w:val="009A016F"/>
    <w:rsid w:val="009A13E9"/>
    <w:rsid w:val="009A39CE"/>
    <w:rsid w:val="009A47B7"/>
    <w:rsid w:val="009A6623"/>
    <w:rsid w:val="009A6BF1"/>
    <w:rsid w:val="009B43EC"/>
    <w:rsid w:val="009B4B90"/>
    <w:rsid w:val="009B4D7F"/>
    <w:rsid w:val="009B4EC6"/>
    <w:rsid w:val="009B6BC2"/>
    <w:rsid w:val="009B6E67"/>
    <w:rsid w:val="009C0154"/>
    <w:rsid w:val="009C5A1E"/>
    <w:rsid w:val="009C65BA"/>
    <w:rsid w:val="009C6984"/>
    <w:rsid w:val="009C6DD5"/>
    <w:rsid w:val="009D5FE9"/>
    <w:rsid w:val="009D6B8B"/>
    <w:rsid w:val="009D7FD4"/>
    <w:rsid w:val="009E0425"/>
    <w:rsid w:val="009E3FFB"/>
    <w:rsid w:val="009E72AC"/>
    <w:rsid w:val="009F4945"/>
    <w:rsid w:val="009F644B"/>
    <w:rsid w:val="009F6B65"/>
    <w:rsid w:val="00A02021"/>
    <w:rsid w:val="00A023C7"/>
    <w:rsid w:val="00A0458E"/>
    <w:rsid w:val="00A104BE"/>
    <w:rsid w:val="00A105C3"/>
    <w:rsid w:val="00A1620E"/>
    <w:rsid w:val="00A20C55"/>
    <w:rsid w:val="00A214D7"/>
    <w:rsid w:val="00A23C23"/>
    <w:rsid w:val="00A2465B"/>
    <w:rsid w:val="00A25B2D"/>
    <w:rsid w:val="00A264D2"/>
    <w:rsid w:val="00A30A8E"/>
    <w:rsid w:val="00A37FE2"/>
    <w:rsid w:val="00A43D00"/>
    <w:rsid w:val="00A4536F"/>
    <w:rsid w:val="00A46119"/>
    <w:rsid w:val="00A47A28"/>
    <w:rsid w:val="00A51A4B"/>
    <w:rsid w:val="00A526C8"/>
    <w:rsid w:val="00A56E3B"/>
    <w:rsid w:val="00A57AC3"/>
    <w:rsid w:val="00A6240C"/>
    <w:rsid w:val="00A64F5D"/>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43E8"/>
    <w:rsid w:val="00AB583D"/>
    <w:rsid w:val="00AC0647"/>
    <w:rsid w:val="00AC2B35"/>
    <w:rsid w:val="00AC4FF1"/>
    <w:rsid w:val="00AD08B2"/>
    <w:rsid w:val="00AD08E5"/>
    <w:rsid w:val="00AD0E9F"/>
    <w:rsid w:val="00AD155A"/>
    <w:rsid w:val="00AD38E7"/>
    <w:rsid w:val="00AD4FD7"/>
    <w:rsid w:val="00AD6726"/>
    <w:rsid w:val="00AD6BED"/>
    <w:rsid w:val="00AD719B"/>
    <w:rsid w:val="00AD73BB"/>
    <w:rsid w:val="00AD78DE"/>
    <w:rsid w:val="00AE1191"/>
    <w:rsid w:val="00AE256E"/>
    <w:rsid w:val="00AE4CDD"/>
    <w:rsid w:val="00AE5F61"/>
    <w:rsid w:val="00AF4428"/>
    <w:rsid w:val="00AF55B3"/>
    <w:rsid w:val="00AF7DCF"/>
    <w:rsid w:val="00B00B35"/>
    <w:rsid w:val="00B01131"/>
    <w:rsid w:val="00B03392"/>
    <w:rsid w:val="00B1182B"/>
    <w:rsid w:val="00B13E85"/>
    <w:rsid w:val="00B15629"/>
    <w:rsid w:val="00B1660D"/>
    <w:rsid w:val="00B22B7E"/>
    <w:rsid w:val="00B25D58"/>
    <w:rsid w:val="00B25F12"/>
    <w:rsid w:val="00B31AD2"/>
    <w:rsid w:val="00B339EE"/>
    <w:rsid w:val="00B342D6"/>
    <w:rsid w:val="00B3493F"/>
    <w:rsid w:val="00B34B83"/>
    <w:rsid w:val="00B3518F"/>
    <w:rsid w:val="00B37430"/>
    <w:rsid w:val="00B37DAC"/>
    <w:rsid w:val="00B40A28"/>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82814"/>
    <w:rsid w:val="00B845A5"/>
    <w:rsid w:val="00B853B4"/>
    <w:rsid w:val="00B86256"/>
    <w:rsid w:val="00B9205C"/>
    <w:rsid w:val="00B96D9E"/>
    <w:rsid w:val="00BA52F4"/>
    <w:rsid w:val="00BB0D3C"/>
    <w:rsid w:val="00BB0FCA"/>
    <w:rsid w:val="00BB102F"/>
    <w:rsid w:val="00BB2B03"/>
    <w:rsid w:val="00BB2FF2"/>
    <w:rsid w:val="00BB35D5"/>
    <w:rsid w:val="00BB3CDD"/>
    <w:rsid w:val="00BB63A7"/>
    <w:rsid w:val="00BC1444"/>
    <w:rsid w:val="00BC23F8"/>
    <w:rsid w:val="00BC360A"/>
    <w:rsid w:val="00BC4437"/>
    <w:rsid w:val="00BC632C"/>
    <w:rsid w:val="00BD3627"/>
    <w:rsid w:val="00BD6C1C"/>
    <w:rsid w:val="00BD7A28"/>
    <w:rsid w:val="00BE7CCC"/>
    <w:rsid w:val="00BF281B"/>
    <w:rsid w:val="00BF2BAA"/>
    <w:rsid w:val="00BF2ED0"/>
    <w:rsid w:val="00BF513C"/>
    <w:rsid w:val="00BF7447"/>
    <w:rsid w:val="00C03AF8"/>
    <w:rsid w:val="00C0491A"/>
    <w:rsid w:val="00C050D0"/>
    <w:rsid w:val="00C11A32"/>
    <w:rsid w:val="00C12B33"/>
    <w:rsid w:val="00C12C1B"/>
    <w:rsid w:val="00C13A44"/>
    <w:rsid w:val="00C140B5"/>
    <w:rsid w:val="00C16C0F"/>
    <w:rsid w:val="00C253D1"/>
    <w:rsid w:val="00C31F2E"/>
    <w:rsid w:val="00C327A0"/>
    <w:rsid w:val="00C3401D"/>
    <w:rsid w:val="00C35528"/>
    <w:rsid w:val="00C36073"/>
    <w:rsid w:val="00C37703"/>
    <w:rsid w:val="00C425F8"/>
    <w:rsid w:val="00C430CA"/>
    <w:rsid w:val="00C43CCA"/>
    <w:rsid w:val="00C44C04"/>
    <w:rsid w:val="00C45567"/>
    <w:rsid w:val="00C47342"/>
    <w:rsid w:val="00C513AA"/>
    <w:rsid w:val="00C518B3"/>
    <w:rsid w:val="00C51BAB"/>
    <w:rsid w:val="00C530B4"/>
    <w:rsid w:val="00C55B40"/>
    <w:rsid w:val="00C60B08"/>
    <w:rsid w:val="00C6299B"/>
    <w:rsid w:val="00C648AE"/>
    <w:rsid w:val="00C64D5C"/>
    <w:rsid w:val="00C67D1A"/>
    <w:rsid w:val="00C70743"/>
    <w:rsid w:val="00C72453"/>
    <w:rsid w:val="00C7274D"/>
    <w:rsid w:val="00C72DD9"/>
    <w:rsid w:val="00C75B39"/>
    <w:rsid w:val="00C76238"/>
    <w:rsid w:val="00C764D0"/>
    <w:rsid w:val="00C76D35"/>
    <w:rsid w:val="00C77C78"/>
    <w:rsid w:val="00C91056"/>
    <w:rsid w:val="00C974E2"/>
    <w:rsid w:val="00CA16D5"/>
    <w:rsid w:val="00CA4CEB"/>
    <w:rsid w:val="00CA52D3"/>
    <w:rsid w:val="00CA6AC6"/>
    <w:rsid w:val="00CA706C"/>
    <w:rsid w:val="00CA7545"/>
    <w:rsid w:val="00CB0C9A"/>
    <w:rsid w:val="00CB398B"/>
    <w:rsid w:val="00CB6A67"/>
    <w:rsid w:val="00CB6EAC"/>
    <w:rsid w:val="00CC06E9"/>
    <w:rsid w:val="00CC515B"/>
    <w:rsid w:val="00CC6163"/>
    <w:rsid w:val="00CC6C6D"/>
    <w:rsid w:val="00CD0883"/>
    <w:rsid w:val="00CD0BE3"/>
    <w:rsid w:val="00CD2BCD"/>
    <w:rsid w:val="00CD5272"/>
    <w:rsid w:val="00CD528D"/>
    <w:rsid w:val="00CD65E9"/>
    <w:rsid w:val="00CE2107"/>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07D5E"/>
    <w:rsid w:val="00D11AB9"/>
    <w:rsid w:val="00D11AE0"/>
    <w:rsid w:val="00D12C6E"/>
    <w:rsid w:val="00D16DB3"/>
    <w:rsid w:val="00D26312"/>
    <w:rsid w:val="00D328E9"/>
    <w:rsid w:val="00D345EC"/>
    <w:rsid w:val="00D41DAD"/>
    <w:rsid w:val="00D43BAC"/>
    <w:rsid w:val="00D4772E"/>
    <w:rsid w:val="00D5132B"/>
    <w:rsid w:val="00D523B0"/>
    <w:rsid w:val="00D5425F"/>
    <w:rsid w:val="00D57A4E"/>
    <w:rsid w:val="00D57F3C"/>
    <w:rsid w:val="00D61D7A"/>
    <w:rsid w:val="00D643D4"/>
    <w:rsid w:val="00D6532E"/>
    <w:rsid w:val="00D673DB"/>
    <w:rsid w:val="00D708CA"/>
    <w:rsid w:val="00D72100"/>
    <w:rsid w:val="00D72BF4"/>
    <w:rsid w:val="00D73AA2"/>
    <w:rsid w:val="00D80F28"/>
    <w:rsid w:val="00D84CE5"/>
    <w:rsid w:val="00D87633"/>
    <w:rsid w:val="00D9016E"/>
    <w:rsid w:val="00D91886"/>
    <w:rsid w:val="00D95AF7"/>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79EC"/>
    <w:rsid w:val="00DF7E62"/>
    <w:rsid w:val="00E00A7F"/>
    <w:rsid w:val="00E01F60"/>
    <w:rsid w:val="00E03021"/>
    <w:rsid w:val="00E030B6"/>
    <w:rsid w:val="00E07027"/>
    <w:rsid w:val="00E07715"/>
    <w:rsid w:val="00E10A7A"/>
    <w:rsid w:val="00E11D21"/>
    <w:rsid w:val="00E142F9"/>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35E49"/>
    <w:rsid w:val="00E40128"/>
    <w:rsid w:val="00E4201F"/>
    <w:rsid w:val="00E44B97"/>
    <w:rsid w:val="00E51F0F"/>
    <w:rsid w:val="00E65FD9"/>
    <w:rsid w:val="00E71908"/>
    <w:rsid w:val="00E71EDE"/>
    <w:rsid w:val="00E73B11"/>
    <w:rsid w:val="00E73C34"/>
    <w:rsid w:val="00E73E73"/>
    <w:rsid w:val="00E81763"/>
    <w:rsid w:val="00E82082"/>
    <w:rsid w:val="00E85F09"/>
    <w:rsid w:val="00E8606F"/>
    <w:rsid w:val="00E86169"/>
    <w:rsid w:val="00E87476"/>
    <w:rsid w:val="00E92C8A"/>
    <w:rsid w:val="00E93B8E"/>
    <w:rsid w:val="00E97E60"/>
    <w:rsid w:val="00EA0641"/>
    <w:rsid w:val="00EA37A0"/>
    <w:rsid w:val="00EA4264"/>
    <w:rsid w:val="00EA4430"/>
    <w:rsid w:val="00EA49F4"/>
    <w:rsid w:val="00EB0E9A"/>
    <w:rsid w:val="00EB1997"/>
    <w:rsid w:val="00EB4104"/>
    <w:rsid w:val="00EB5655"/>
    <w:rsid w:val="00EB5C83"/>
    <w:rsid w:val="00EB5D0B"/>
    <w:rsid w:val="00EC42AE"/>
    <w:rsid w:val="00ED0E89"/>
    <w:rsid w:val="00ED1670"/>
    <w:rsid w:val="00ED1E62"/>
    <w:rsid w:val="00ED41D9"/>
    <w:rsid w:val="00ED53CF"/>
    <w:rsid w:val="00ED7385"/>
    <w:rsid w:val="00EE6106"/>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005"/>
    <w:rsid w:val="00F579EE"/>
    <w:rsid w:val="00F60174"/>
    <w:rsid w:val="00F61DCC"/>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3EF"/>
    <w:rsid w:val="00FB25E3"/>
    <w:rsid w:val="00FB2DB1"/>
    <w:rsid w:val="00FB7390"/>
    <w:rsid w:val="00FB7621"/>
    <w:rsid w:val="00FC3D57"/>
    <w:rsid w:val="00FC5755"/>
    <w:rsid w:val="00FC7048"/>
    <w:rsid w:val="00FD15B6"/>
    <w:rsid w:val="00FD38FF"/>
    <w:rsid w:val="00FD438E"/>
    <w:rsid w:val="00FD58C5"/>
    <w:rsid w:val="00FD6090"/>
    <w:rsid w:val="00FE1533"/>
    <w:rsid w:val="00FE25C5"/>
    <w:rsid w:val="00FE39B4"/>
    <w:rsid w:val="00FE6C3E"/>
    <w:rsid w:val="00FF19D6"/>
    <w:rsid w:val="00FF1C0E"/>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124CD3"/>
  <w14:defaultImageDpi w14:val="32767"/>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8E"/>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spacing w:after="0" w:line="480" w:lineRule="auto"/>
      <w:ind w:left="720" w:hanging="720"/>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A0458E"/>
    <w:rPr>
      <w:color w:val="605E5C"/>
      <w:shd w:val="clear" w:color="auto" w:fill="E1DFDD"/>
    </w:rPr>
  </w:style>
  <w:style w:type="character" w:styleId="LineNumber">
    <w:name w:val="line number"/>
    <w:basedOn w:val="DefaultParagraphFont"/>
    <w:uiPriority w:val="99"/>
    <w:semiHidden/>
    <w:unhideWhenUsed/>
    <w:rsid w:val="00B96D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616361">
      <w:bodyDiv w:val="1"/>
      <w:marLeft w:val="0"/>
      <w:marRight w:val="0"/>
      <w:marTop w:val="0"/>
      <w:marBottom w:val="0"/>
      <w:divBdr>
        <w:top w:val="none" w:sz="0" w:space="0" w:color="auto"/>
        <w:left w:val="none" w:sz="0" w:space="0" w:color="auto"/>
        <w:bottom w:val="none" w:sz="0" w:space="0" w:color="auto"/>
        <w:right w:val="none" w:sz="0" w:space="0" w:color="auto"/>
      </w:divBdr>
    </w:div>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22</Pages>
  <Words>17696</Words>
  <Characters>100869</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76</cp:revision>
  <cp:lastPrinted>2022-08-01T19:32:00Z</cp:lastPrinted>
  <dcterms:created xsi:type="dcterms:W3CDTF">2022-08-01T14:23:00Z</dcterms:created>
  <dcterms:modified xsi:type="dcterms:W3CDTF">2022-10-06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9"&gt;&lt;session id="i7ODsrws"/&gt;&lt;style id="http://www.zotero.org/styles/apa" locale="en-US" hasBibliography="1" bibliographyStyleHasBeenSet="1"/&gt;&lt;prefs&gt;&lt;pref name="fieldType" value="Field"/&gt;&lt;/prefs&gt;&lt;/data&gt;</vt:lpwstr>
  </property>
</Properties>
</file>